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r w:rsidRPr="0087301F">
        <w:rPr>
          <w:rFonts w:ascii="Times New Roman" w:hAnsi="Times New Roman" w:cs="Times New Roman"/>
          <w:color w:val="000000" w:themeColor="text1"/>
          <w:sz w:val="28"/>
          <w:szCs w:val="28"/>
        </w:rPr>
        <w:t xml:space="preserve">scPerb: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Zijia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we introduce a novel framework, scPerb</w:t>
      </w:r>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r w:rsidR="00550676" w:rsidRPr="0087301F">
        <w:rPr>
          <w:rFonts w:ascii="Times New Roman" w:hAnsi="Times New Roman" w:cs="Times New Roman"/>
        </w:rPr>
        <w:t>scPerb</w:t>
      </w:r>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r w:rsidR="00776B2C" w:rsidRPr="0087301F">
        <w:rPr>
          <w:rFonts w:ascii="Times New Roman" w:hAnsi="Times New Roman" w:cs="Times New Roman"/>
        </w:rPr>
        <w:t xml:space="preserve">scPerb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r w:rsidRPr="0087301F">
        <w:rPr>
          <w:rFonts w:ascii="Times New Roman" w:hAnsi="Times New Roman" w:cs="Times New Roman"/>
        </w:rPr>
        <w:t xml:space="preserve">scPerb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r w:rsidRPr="0087301F">
        <w:rPr>
          <w:rFonts w:ascii="Times New Roman" w:hAnsi="Times New Roman" w:cs="Times New Roman"/>
        </w:rPr>
        <w:t xml:space="preserve">scPerb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 xml:space="preserve">RNA sequencing (scRNA-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Although scRNA-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noise. sc-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stGAN</w:t>
      </w:r>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scG</w:t>
      </w:r>
      <w:r w:rsidR="00D96730" w:rsidRPr="0087301F">
        <w:rPr>
          <w:rFonts w:ascii="Times New Roman" w:hAnsi="Times New Roman" w:cs="Times New Roman"/>
        </w:rPr>
        <w:t>en</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r w:rsidR="00AC6938" w:rsidRPr="0087301F">
        <w:rPr>
          <w:rFonts w:ascii="Times New Roman" w:hAnsi="Times New Roman" w:cs="Times New Roman"/>
        </w:rPr>
        <w:t xml:space="preserve">scPerb,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r w:rsidR="00AC6938" w:rsidRPr="0087301F">
        <w:rPr>
          <w:rFonts w:ascii="Times New Roman" w:hAnsi="Times New Roman" w:cs="Times New Roman"/>
        </w:rPr>
        <w:t xml:space="preserve">th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r w:rsidR="00AC6938" w:rsidRPr="0087301F">
        <w:rPr>
          <w:rFonts w:ascii="Times New Roman" w:hAnsi="Times New Roman" w:cs="Times New Roman"/>
        </w:rPr>
        <w:t xml:space="preserve">th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scPerb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Inspired by the VAE architectures, scPerb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r w:rsidR="00114D75" w:rsidRPr="0087301F">
        <w:rPr>
          <w:rFonts w:ascii="Times New Roman" w:hAnsi="Times New Roman" w:cs="Times New Roman"/>
        </w:rPr>
        <w:t>stGAN</w:t>
      </w:r>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scPerb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the style transformation matrix from the dataset. Compared with scG</w:t>
      </w:r>
      <w:r w:rsidR="000B6758" w:rsidRPr="0087301F">
        <w:rPr>
          <w:rFonts w:ascii="Times New Roman" w:hAnsi="Times New Roman" w:cs="Times New Roman"/>
        </w:rPr>
        <w:t>en</w:t>
      </w:r>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cells, scPerb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r w:rsidR="00AC6938" w:rsidRPr="0087301F">
        <w:rPr>
          <w:rFonts w:ascii="Times New Roman" w:hAnsi="Times New Roman" w:cs="Times New Roman"/>
        </w:rPr>
        <w:t xml:space="preserve">scPerb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366081"/>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r w:rsidR="00114D75" w:rsidRPr="0087301F">
        <w:rPr>
          <w:rFonts w:ascii="Times New Roman" w:hAnsi="Times New Roman" w:cs="Times New Roman"/>
        </w:rPr>
        <w:t>st</w:t>
      </w:r>
      <w:r w:rsidRPr="0087301F">
        <w:rPr>
          <w:rFonts w:ascii="Times New Roman" w:hAnsi="Times New Roman" w:cs="Times New Roman"/>
        </w:rPr>
        <w:t xml:space="preserve">GAN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we presented scPerb,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scPerb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trol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scPerb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stGAN</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scPerb w</w:t>
      </w:r>
      <w:r w:rsidR="006E011B" w:rsidRPr="0087301F">
        <w:rPr>
          <w:rFonts w:ascii="Times New Roman" w:hAnsi="Times New Roman" w:cs="Times New Roman"/>
        </w:rPr>
        <w:t>ould</w:t>
      </w:r>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r w:rsidRPr="0087301F">
        <w:rPr>
          <w:rFonts w:hint="eastAsia"/>
          <w:b/>
          <w:bCs/>
        </w:rPr>
        <w:t>sc</w:t>
      </w:r>
      <w:r w:rsidRPr="0087301F">
        <w:rPr>
          <w:b/>
          <w:bCs/>
        </w:rPr>
        <w:t>Perb</w:t>
      </w:r>
      <w:commentRangeEnd w:id="11"/>
      <w:r w:rsidRPr="0087301F">
        <w:rPr>
          <w:rStyle w:val="af5"/>
          <w:rFonts w:asciiTheme="minorHAnsi" w:eastAsiaTheme="minorEastAsia" w:hAnsiTheme="minorHAnsi"/>
        </w:rPr>
        <w:commentReference w:id="11"/>
      </w:r>
      <w:r w:rsidRPr="0087301F">
        <w:rPr>
          <w:b/>
          <w:bCs/>
        </w:rPr>
        <w:t xml:space="preserve"> predicts gene expressions of perturbed cells. </w:t>
      </w:r>
      <w:r w:rsidRPr="0087301F">
        <w:rPr>
          <w:lang w:eastAsia="zh-CN"/>
        </w:rPr>
        <w:t xml:space="preserve">scPerb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scPerb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366082"/>
      <w:r w:rsidRPr="0087301F">
        <w:t>Encoders</w:t>
      </w:r>
      <w:bookmarkEnd w:id="10"/>
      <w:bookmarkEnd w:id="12"/>
    </w:p>
    <w:p w14:paraId="4139DAE6" w14:textId="0A2D57C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To extract the common cell type content feature</w:t>
      </w:r>
      <w:r w:rsidR="00A77FDC" w:rsidRPr="0087301F">
        <w:rPr>
          <w:rFonts w:ascii="Times New Roman" w:hAnsi="Times New Roman" w:cs="Times New Roman"/>
        </w:rPr>
        <w:t xml:space="preserve"> c</w:t>
      </w:r>
      <w:r w:rsidRPr="0087301F">
        <w:rPr>
          <w:rFonts w:ascii="Times New Roman" w:hAnsi="Times New Roman" w:cs="Times New Roman"/>
        </w:rPr>
        <w:t>, we first project</w:t>
      </w:r>
      <w:r w:rsidR="00D3308C" w:rsidRPr="0087301F">
        <w:rPr>
          <w:rFonts w:ascii="Times New Roman" w:hAnsi="Times New Roman" w:cs="Times New Roman"/>
        </w:rPr>
        <w:t>ed</w:t>
      </w:r>
      <w:r w:rsidRPr="0087301F">
        <w:rPr>
          <w:rFonts w:ascii="Times New Roman" w:hAnsi="Times New Roman" w:cs="Times New Roman"/>
        </w:rPr>
        <w:t xml:space="preserve"> the inputs into the latent space, estimat</w:t>
      </w:r>
      <w:r w:rsidR="00DD5A43" w:rsidRPr="0087301F">
        <w:rPr>
          <w:rFonts w:ascii="Times New Roman" w:hAnsi="Times New Roman" w:cs="Times New Roman"/>
        </w:rPr>
        <w:t>ing</w:t>
      </w:r>
      <w:r w:rsidRPr="0087301F">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 xml:space="preserve"> and </m:t>
        </m:r>
        <m:r>
          <w:rPr>
            <w:rFonts w:ascii="Cambria Math" w:hAnsi="Cambria Math" w:cs="Times New Roman"/>
          </w:rPr>
          <m:t>σ</m:t>
        </m:r>
      </m:oMath>
      <w:r w:rsidRPr="0087301F">
        <w:rPr>
          <w:rFonts w:ascii="Times New Roman" w:hAnsi="Times New Roman" w:cs="Times New Roman"/>
        </w:rPr>
        <w:t xml:space="preserve"> to represent the </w:t>
      </w:r>
      <w:r w:rsidR="00DD5A43" w:rsidRPr="0087301F">
        <w:rPr>
          <w:rFonts w:ascii="Times New Roman" w:hAnsi="Times New Roman" w:cs="Times New Roman"/>
        </w:rPr>
        <w:t>probability</w:t>
      </w:r>
      <w:r w:rsidRPr="0087301F">
        <w:rPr>
          <w:rFonts w:ascii="Times New Roman" w:hAnsi="Times New Roman" w:cs="Times New Roman"/>
        </w:rPr>
        <w:t xml:space="preserve"> distribution of </w:t>
      </w:r>
      <m:oMath>
        <m:r>
          <w:rPr>
            <w:rFonts w:ascii="Cambria Math" w:hAnsi="Cambria Math" w:cs="Times New Roman"/>
          </w:rPr>
          <m:t>c</m:t>
        </m:r>
      </m:oMath>
      <w:r w:rsidRPr="0087301F">
        <w:rPr>
          <w:rFonts w:ascii="Times New Roman" w:hAnsi="Times New Roman" w:cs="Times New Roman"/>
        </w:rPr>
        <w:t>, and resample</w:t>
      </w:r>
      <w:r w:rsidR="00D3308C" w:rsidRPr="0087301F">
        <w:rPr>
          <w:rFonts w:ascii="Times New Roman" w:hAnsi="Times New Roman" w:cs="Times New Roman"/>
        </w:rPr>
        <w:t>d</w:t>
      </w:r>
      <w:r w:rsidRPr="0087301F">
        <w:rPr>
          <w:rFonts w:ascii="Times New Roman" w:hAnsi="Times New Roman" w:cs="Times New Roman"/>
        </w:rPr>
        <w:t xml:space="preserve"> the latent variable </w:t>
      </w:r>
      <m:oMath>
        <m:r>
          <w:rPr>
            <w:rFonts w:ascii="Cambria Math" w:hAnsi="Cambria Math" w:cs="Times New Roman"/>
          </w:rPr>
          <m:t>Z</m:t>
        </m:r>
      </m:oMath>
      <w:r w:rsidRPr="0087301F">
        <w:rPr>
          <w:rFonts w:ascii="Times New Roman" w:hAnsi="Times New Roman" w:cs="Times New Roman"/>
        </w:rPr>
        <w:t xml:space="preserve"> based on the generated distribution:</w:t>
      </w:r>
    </w:p>
    <w:p w14:paraId="638F6EDD" w14:textId="3FCE2283"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3C9AEC1E"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36CAD151"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7555D57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r w:rsidR="00D3308C" w:rsidRPr="0087301F">
        <w:rPr>
          <w:rFonts w:ascii="Times New Roman" w:hAnsi="Times New Roman" w:cs="Times New Roman"/>
        </w:rPr>
        <w:t>ould</w:t>
      </w:r>
      <w:r w:rsidRPr="0087301F">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s:</w:t>
      </w:r>
    </w:p>
    <w:p w14:paraId="2555B434" w14:textId="30CBDF8E"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63EEE8E2" w14:textId="184C2A6C"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5F691691" w14:textId="3D0430ED"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5D93AB2A" w14:textId="2404A41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rnings</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r w:rsidR="00DD5A43" w:rsidRPr="0087301F">
        <w:rPr>
          <w:rFonts w:ascii="Times New Roman" w:hAnsi="Times New Roman" w:cs="Times New Roman"/>
        </w:rPr>
        <w:t>s</w:t>
      </w:r>
      <w:r w:rsidRPr="0087301F">
        <w:rPr>
          <w:rFonts w:ascii="Times New Roman" w:hAnsi="Times New Roman" w:cs="Times New Roman"/>
        </w:rPr>
        <w:t xml:space="preserve">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3" w:name="decoder"/>
      <w:bookmarkStart w:id="14" w:name="_Toc145366083"/>
      <w:r w:rsidRPr="0087301F">
        <w:t>Decoder</w:t>
      </w:r>
      <w:bookmarkEnd w:id="13"/>
      <w:bookmarkEnd w:id="14"/>
    </w:p>
    <w:p w14:paraId="0A1785C3" w14:textId="00B48674" w:rsidR="00A35F62" w:rsidRPr="007C1D47" w:rsidRDefault="00A35F62" w:rsidP="00B45361">
      <w:pPr>
        <w:pStyle w:val="a0"/>
        <w:jc w:val="both"/>
        <w:rPr>
          <w:rFonts w:ascii="Times New Roman" w:hAnsi="Times New Roman" w:cs="Times New Roman"/>
          <w:i/>
          <w:lang w:eastAsia="zh-CN"/>
        </w:rPr>
      </w:pPr>
      <w:r w:rsidRPr="007C1D47">
        <w:rPr>
          <w:rFonts w:ascii="Times New Roman" w:hAnsi="Times New Roman" w:cs="Times New Roman"/>
          <w:lang w:eastAsia="zh-CN"/>
        </w:rPr>
        <w:t xml:space="preserve">In the decoder part, </w:t>
      </w:r>
      <w:r w:rsidR="008627B2" w:rsidRPr="007C1D47">
        <w:rPr>
          <w:rFonts w:ascii="Times New Roman" w:hAnsi="Times New Roman" w:cs="Times New Roman"/>
          <w:lang w:eastAsia="zh-CN"/>
        </w:rPr>
        <w:t>scPerb</w:t>
      </w:r>
      <w:r w:rsidRPr="007C1D47">
        <w:rPr>
          <w:rFonts w:ascii="Times New Roman" w:hAnsi="Times New Roman" w:cs="Times New Roman"/>
          <w:lang w:eastAsia="zh-CN"/>
        </w:rPr>
        <w:t xml:space="preserve"> reparamized the </w:t>
      </w:r>
      <w:r w:rsidR="008627B2" w:rsidRPr="007C1D47">
        <w:rPr>
          <w:rFonts w:ascii="Times New Roman" w:hAnsi="Times New Roman" w:cs="Times New Roman"/>
          <w:lang w:eastAsia="zh-CN"/>
        </w:rPr>
        <w:t xml:space="preserve">latent variable from the estimated </w:t>
      </w:r>
      <w:r w:rsidR="009E38C2" w:rsidRPr="007C1D47">
        <w:rPr>
          <w:rFonts w:ascii="Times New Roman" w:hAnsi="Times New Roman" w:cs="Times New Roman"/>
          <w:lang w:eastAsia="zh-CN"/>
        </w:rPr>
        <w:t xml:space="preserve">posterior </w:t>
      </w:r>
      <w:r w:rsidR="008627B2" w:rsidRPr="007C1D47">
        <w:rPr>
          <w:rFonts w:ascii="Times New Roman" w:hAnsi="Times New Roman" w:cs="Times New Roman"/>
          <w:lang w:eastAsia="zh-CN"/>
        </w:rPr>
        <w:t>distribution</w:t>
      </w:r>
      <w:r w:rsidRPr="007C1D47">
        <w:rPr>
          <w:rFonts w:ascii="Times New Roman" w:hAnsi="Times New Roman" w:cs="Times New Roman"/>
          <w:lang w:eastAsia="zh-C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8627B2" w:rsidRPr="007C1D47">
        <w:rPr>
          <w:rFonts w:ascii="Cambria Math" w:hAnsi="Cambria Math"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8627B2" w:rsidRPr="007C1D47">
        <w:rPr>
          <w:rFonts w:ascii="Cambria Math" w:hAnsi="Cambria Math"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008627B2" w:rsidRPr="007C1D47">
        <w:rPr>
          <w:rFonts w:ascii="Cambria Math" w:hAnsi="Cambria Math"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7C1D47">
        <w:rPr>
          <w:rFonts w:ascii="Cambria Math" w:hAnsi="Cambria Math" w:cs="Times New Roman" w:hint="eastAsia"/>
        </w:rPr>
        <w:t xml:space="preserve"> a</w:t>
      </w:r>
      <w:r w:rsidR="007C1D47">
        <w:rPr>
          <w:rFonts w:ascii="Cambria Math" w:hAnsi="Cambria Math" w:cs="Times New Roman"/>
        </w:rPr>
        <w:t xml:space="preserve">nd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8627B2" w:rsidRPr="007C1D47">
        <w:rPr>
          <w:rFonts w:ascii="Cambria Math" w:hAnsi="Cambria Math" w:cs="Times New Roman"/>
        </w:rPr>
        <w:t xml:space="preserve">, scPerb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8627B2" w:rsidRPr="007C1D47">
        <w:rPr>
          <w:rFonts w:ascii="Cambria Math" w:hAnsi="Cambria Math" w:cs="Times New Roman"/>
        </w:rPr>
        <w:t xml:space="preserve"> to the latent representati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8627B2" w:rsidRPr="007C1D47">
        <w:rPr>
          <w:rFonts w:ascii="Cambria Math" w:hAnsi="Cambria Math" w:cs="Times New Roman"/>
        </w:rPr>
        <w:t xml:space="preserve">, and generated the </w:t>
      </w:r>
      <w:r w:rsidR="007C1D47">
        <w:rPr>
          <w:rFonts w:ascii="Cambria Math" w:hAnsi="Cambria Math" w:cs="Times New Roman"/>
        </w:rPr>
        <w:t>predicted perturbed</w:t>
      </w:r>
      <w:r w:rsidR="008627B2" w:rsidRPr="007C1D47">
        <w:rPr>
          <w:rFonts w:ascii="Cambria Math" w:hAnsi="Cambria Math" w:cs="Times New Roman"/>
        </w:rPr>
        <w:t xml:space="preserve">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008627B2" w:rsidRPr="007C1D47">
        <w:rPr>
          <w:rFonts w:ascii="Cambria Math" w:hAnsi="Cambria Math" w:cs="Times New Roman"/>
        </w:rPr>
        <w:t>:</w:t>
      </w:r>
      <w:r w:rsidR="008627B2" w:rsidRPr="007C1D47">
        <w:rPr>
          <w:rFonts w:ascii="Cambria Math" w:hAnsi="Cambria Math" w:cs="Times New Roman"/>
          <w:lang w:eastAsia="zh-CN"/>
        </w:rPr>
        <w:t xml:space="preserve"> </w:t>
      </w:r>
    </w:p>
    <w:p w14:paraId="39852142" w14:textId="4C77305D" w:rsidR="00A35F62" w:rsidRPr="007C1D47" w:rsidRDefault="002269AA" w:rsidP="00B45361">
      <w:pPr>
        <w:pStyle w:val="a0"/>
        <w:jc w:val="both"/>
        <w:rPr>
          <w:rFonts w:ascii="Times New Roman" w:hAnsi="Times New Roman" w:cs="Times New Roman"/>
        </w:rPr>
      </w:pPr>
      <m:oMathPara>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661BF6C1" w14:textId="4214DF46" w:rsidR="009E38C2" w:rsidRPr="007C1D47" w:rsidRDefault="009E38C2" w:rsidP="00B45361">
      <w:pPr>
        <w:pStyle w:val="a0"/>
        <w:jc w:val="both"/>
        <w:rPr>
          <w:rFonts w:ascii="Times New Roman" w:hAnsi="Times New Roman" w:cs="Times New Roman"/>
          <w:lang w:eastAsia="zh-CN"/>
        </w:rPr>
      </w:pPr>
      <w:r w:rsidRPr="007C1D47">
        <w:rPr>
          <w:rFonts w:ascii="Times New Roman" w:hAnsi="Times New Roman" w:cs="Times New Roman"/>
        </w:rPr>
        <w:t xml:space="preserve">To correctly estimate the posterior distribution, scPerb utilized the variational inference from VAE setting, which used a learned paramized model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d>
          <m:dPr>
            <m:ctrlPr>
              <w:rPr>
                <w:rFonts w:ascii="Cambria Math" w:hAnsi="Cambria Math" w:cs="Times New Roman"/>
                <w:i/>
              </w:rPr>
            </m:ctrlPr>
          </m:dPr>
          <m:e>
            <m:r>
              <w:rPr>
                <w:rFonts w:ascii="Cambria Math" w:hAnsi="Cambria Math" w:cs="Times New Roman"/>
              </w:rPr>
              <m:t>x,z</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x|z)p(z)</m:t>
        </m:r>
      </m:oMath>
      <w:r w:rsidRPr="007C1D47">
        <w:rPr>
          <w:rFonts w:ascii="Times New Roman" w:hAnsi="Times New Roman" w:cs="Times New Roman"/>
        </w:rPr>
        <w:t xml:space="preserve"> to estimate the intractable posterior probability</w:t>
      </w:r>
      <w:r w:rsidRPr="007C1D47">
        <w:rPr>
          <w:rFonts w:ascii="Times New Roman" w:hAnsi="Times New Roman" w:cs="Times New Roman"/>
          <w:lang w:eastAsia="zh-CN"/>
        </w:rPr>
        <w:t xml:space="preserve"> </w:t>
      </w:r>
      <m:oMath>
        <m:r>
          <w:rPr>
            <w:rFonts w:ascii="Cambria Math" w:hAnsi="Cambria Math" w:cs="Times New Roman"/>
            <w:lang w:eastAsia="zh-CN"/>
          </w:rPr>
          <m:t>p</m:t>
        </m:r>
        <m:d>
          <m:dPr>
            <m:ctrlPr>
              <w:rPr>
                <w:rFonts w:ascii="Cambria Math" w:hAnsi="Cambria Math" w:cs="Times New Roman"/>
                <w:i/>
                <w:lang w:eastAsia="zh-CN"/>
              </w:rPr>
            </m:ctrlPr>
          </m:dPr>
          <m:e>
            <m:r>
              <w:rPr>
                <w:rFonts w:ascii="Cambria Math" w:hAnsi="Cambria Math" w:cs="Times New Roman"/>
                <w:lang w:eastAsia="zh-CN"/>
              </w:rPr>
              <m:t>x,z</m:t>
            </m:r>
          </m:e>
        </m:d>
        <m:r>
          <w:rPr>
            <w:rFonts w:ascii="Cambria Math" w:hAnsi="Cambria Math" w:cs="Times New Roman"/>
            <w:lang w:eastAsia="zh-CN"/>
          </w:rPr>
          <m:t>=p(z|x)p(x)</m:t>
        </m:r>
      </m:oMath>
      <w:r w:rsidRPr="007C1D47">
        <w:rPr>
          <w:rFonts w:ascii="Times New Roman" w:hAnsi="Times New Roman" w:cs="Times New Roman" w:hint="eastAsia"/>
          <w:lang w:eastAsia="zh-CN"/>
        </w:rPr>
        <w:t>.</w:t>
      </w:r>
      <w:r w:rsidRPr="007C1D47">
        <w:rPr>
          <w:rFonts w:ascii="Times New Roman" w:hAnsi="Times New Roman" w:cs="Times New Roman"/>
          <w:lang w:eastAsia="zh-CN"/>
        </w:rPr>
        <w:t xml:space="preserve"> Mathmatically, scPerb was trying to minimize the distance between two distributions: </w:t>
      </w:r>
    </w:p>
    <w:p w14:paraId="3B74766D" w14:textId="48204EDD" w:rsidR="009E38C2" w:rsidRPr="007C1D47" w:rsidRDefault="00000000" w:rsidP="00B45361">
      <w:pPr>
        <w:pStyle w:val="a0"/>
        <w:jc w:val="both"/>
        <w:rPr>
          <w:rFonts w:ascii="Times New Roman" w:hAnsi="Times New Roman" w:cs="Times New Roman"/>
          <w:lang w:eastAsia="zh-CN"/>
        </w:rPr>
      </w:pPr>
      <m:oMathPara>
        <m:oMath>
          <m:func>
            <m:funcPr>
              <m:ctrlPr>
                <w:rPr>
                  <w:rFonts w:ascii="Cambria Math" w:hAnsi="Cambria Math" w:cs="Times New Roman"/>
                  <w:i/>
                  <w:lang w:eastAsia="zh-CN"/>
                </w:rPr>
              </m:ctrlPr>
            </m:funcPr>
            <m:fName>
              <m:r>
                <m:rPr>
                  <m:sty m:val="p"/>
                </m:rPr>
                <w:rPr>
                  <w:rFonts w:ascii="Cambria Math" w:hAnsi="Cambria Math" w:cs="Times New Roman"/>
                  <w:lang w:eastAsia="zh-CN"/>
                </w:rPr>
                <m:t>min</m:t>
              </m:r>
            </m:fName>
            <m:e>
              <m:r>
                <w:rPr>
                  <w:rFonts w:ascii="Cambria Math" w:hAnsi="Cambria Math" w:cs="Times New Roman"/>
                  <w:lang w:eastAsia="zh-CN"/>
                </w:rPr>
                <m:t>KL(</m:t>
              </m:r>
              <m:sSub>
                <m:sSubPr>
                  <m:ctrlPr>
                    <w:rPr>
                      <w:rFonts w:ascii="Cambria Math" w:hAnsi="Cambria Math" w:cs="Times New Roman"/>
                      <w:i/>
                      <w:lang w:eastAsia="zh-CN"/>
                    </w:rPr>
                  </m:ctrlPr>
                </m:sSubPr>
                <m:e>
                  <m:r>
                    <w:rPr>
                      <w:rFonts w:ascii="Cambria Math" w:hAnsi="Cambria Math" w:cs="Times New Roman"/>
                      <w:lang w:eastAsia="zh-CN"/>
                    </w:rPr>
                    <m:t>q</m:t>
                  </m:r>
                </m:e>
                <m:sub>
                  <m:r>
                    <w:rPr>
                      <w:rFonts w:ascii="Cambria Math" w:hAnsi="Cambria Math" w:cs="Times New Roman"/>
                      <w:lang w:eastAsia="zh-CN"/>
                    </w:rPr>
                    <m:t>ϕ</m:t>
                  </m:r>
                </m:sub>
              </m:sSub>
              <m:d>
                <m:dPr>
                  <m:ctrlPr>
                    <w:rPr>
                      <w:rFonts w:ascii="Cambria Math" w:hAnsi="Cambria Math" w:cs="Times New Roman"/>
                      <w:i/>
                      <w:lang w:eastAsia="zh-CN"/>
                    </w:rPr>
                  </m:ctrlPr>
                </m:dPr>
                <m:e>
                  <m:r>
                    <w:rPr>
                      <w:rFonts w:ascii="Cambria Math" w:hAnsi="Cambria Math" w:cs="Times New Roman"/>
                      <w:lang w:eastAsia="zh-CN"/>
                    </w:rPr>
                    <m:t>x,z</m:t>
                  </m:r>
                </m:e>
              </m:d>
              <m:r>
                <w:rPr>
                  <w:rFonts w:ascii="Cambria Math" w:hAnsi="Cambria Math" w:cs="Times New Roman"/>
                  <w:lang w:eastAsia="zh-CN"/>
                </w:rPr>
                <m:t>||p(x,z))</m:t>
              </m:r>
            </m:e>
          </m:func>
        </m:oMath>
      </m:oMathPara>
    </w:p>
    <w:p w14:paraId="0A55D4FA" w14:textId="49FF00E3" w:rsidR="009E38C2" w:rsidRPr="007C1D47" w:rsidRDefault="00387D41" w:rsidP="00B45361">
      <w:pPr>
        <w:pStyle w:val="a0"/>
        <w:jc w:val="both"/>
        <w:rPr>
          <w:rFonts w:ascii="Times New Roman" w:hAnsi="Times New Roman" w:cs="Times New Roman"/>
        </w:rPr>
      </w:pPr>
      <w:r w:rsidRPr="007C1D47">
        <w:rPr>
          <w:rFonts w:ascii="Times New Roman" w:hAnsi="Times New Roman" w:cs="Times New Roman"/>
        </w:rPr>
        <w:t xml:space="preserve">Which </w:t>
      </w:r>
      <w:r w:rsidR="00AA6AF4">
        <w:rPr>
          <w:rFonts w:ascii="Times New Roman" w:hAnsi="Times New Roman" w:cs="Times New Roman" w:hint="eastAsia"/>
          <w:lang w:eastAsia="zh-CN"/>
        </w:rPr>
        <w:t>wa</w:t>
      </w:r>
      <w:r w:rsidRPr="007C1D47">
        <w:rPr>
          <w:rFonts w:ascii="Times New Roman" w:hAnsi="Times New Roman" w:cs="Times New Roman"/>
        </w:rPr>
        <w:t>s equivalent to maximize the the Evidence Lower Boung (ELBO):</w:t>
      </w:r>
    </w:p>
    <w:p w14:paraId="61D53853" w14:textId="32895070" w:rsidR="009E38C2" w:rsidRPr="007C1D47" w:rsidRDefault="00387D41" w:rsidP="00B45361">
      <w:pPr>
        <w:pStyle w:val="a0"/>
        <w:jc w:val="both"/>
        <w:rPr>
          <w:rFonts w:ascii="Times New Roman" w:hAnsi="Times New Roman" w:cs="Times New Roman"/>
        </w:rPr>
      </w:pPr>
      <m:oMathPara>
        <m:oMath>
          <m:r>
            <w:rPr>
              <w:rFonts w:ascii="Cambria Math" w:hAnsi="Cambria Math" w:cs="Times New Roman" w:hint="eastAsia"/>
            </w:rPr>
            <m:t>E</m:t>
          </m:r>
          <m:r>
            <w:rPr>
              <w:rFonts w:ascii="Cambria Math" w:hAnsi="Cambria Math" w:cs="Times New Roman"/>
            </w:rPr>
            <m:t xml:space="preserve">LBO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q(z|x)</m:t>
                  </m:r>
                </m:sub>
              </m:sSub>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r>
                    <w:rPr>
                      <w:rFonts w:ascii="Cambria Math" w:hAnsi="Cambria Math"/>
                    </w:rPr>
                    <m:t>||p(z)</m:t>
                  </m:r>
                </m:e>
              </m:d>
            </m:e>
          </m:d>
        </m:oMath>
      </m:oMathPara>
    </w:p>
    <w:p w14:paraId="37D1EFC8" w14:textId="66049B8B" w:rsidR="00E43B7A" w:rsidRPr="007C1D47" w:rsidRDefault="00AA340F" w:rsidP="00E43B7A">
      <w:pPr>
        <w:pStyle w:val="FirstParagraph"/>
        <w:rPr>
          <w:rFonts w:ascii="Times New Roman" w:hAnsi="Times New Roman" w:cs="Times New Roman"/>
        </w:rPr>
      </w:pPr>
      <w:r w:rsidRPr="007C1D47">
        <w:rPr>
          <w:rFonts w:ascii="Times New Roman" w:hAnsi="Times New Roman" w:cs="Times New Roman"/>
        </w:rPr>
        <w:t>ELBO</w:t>
      </w:r>
      <w:r w:rsidR="00DD4AA7" w:rsidRPr="007C1D47">
        <w:rPr>
          <w:rFonts w:ascii="Times New Roman" w:hAnsi="Times New Roman" w:cs="Times New Roman"/>
        </w:rPr>
        <w:t xml:space="preserve"> was</w:t>
      </w:r>
      <w:r w:rsidRPr="007C1D47">
        <w:rPr>
          <w:rFonts w:ascii="Times New Roman" w:hAnsi="Times New Roman" w:cs="Times New Roman"/>
        </w:rPr>
        <w:t xml:space="preserve"> </w:t>
      </w:r>
      <w:r w:rsidR="00183D19" w:rsidRPr="007C1D47">
        <w:rPr>
          <w:rFonts w:ascii="Times New Roman" w:hAnsi="Times New Roman" w:cs="Times New Roman"/>
        </w:rPr>
        <w:t>the</w:t>
      </w:r>
      <w:r w:rsidRPr="007C1D47">
        <w:rPr>
          <w:rFonts w:ascii="Times New Roman" w:hAnsi="Times New Roman" w:cs="Times New Roman"/>
        </w:rPr>
        <w:t xml:space="preserve"> lower bound on the log-likelihood of the observed data in a probabilistic model. It </w:t>
      </w:r>
      <w:r w:rsidR="00AA6AF4">
        <w:rPr>
          <w:rFonts w:ascii="Times New Roman" w:hAnsi="Times New Roman" w:cs="Times New Roman"/>
        </w:rPr>
        <w:t>wa</w:t>
      </w:r>
      <w:r w:rsidRPr="007C1D47">
        <w:rPr>
          <w:rFonts w:ascii="Times New Roman" w:hAnsi="Times New Roman" w:cs="Times New Roman"/>
        </w:rPr>
        <w:t>s used in variational inference to approximate the intractable posterior distribution of latent variables by optimizing a simpler distribution</w:t>
      </w:r>
      <w:r w:rsidR="0054427E" w:rsidRPr="007C1D47">
        <w:rPr>
          <w:rFonts w:ascii="Times New Roman" w:hAnsi="Times New Roman" w:cs="Times New Roman"/>
        </w:rPr>
        <w:t xml:space="preserve"> in the latent space</w:t>
      </w:r>
      <w:r w:rsidRPr="007C1D47">
        <w:rPr>
          <w:rFonts w:ascii="Times New Roman" w:hAnsi="Times New Roman" w:cs="Times New Roman"/>
        </w:rPr>
        <w:t>.</w:t>
      </w:r>
      <w:r w:rsidR="00387D41" w:rsidRPr="007C1D47">
        <w:rPr>
          <w:rFonts w:ascii="Times New Roman" w:hAnsi="Times New Roman" w:cs="Times New Roman"/>
        </w:rPr>
        <w:t xml:space="preserve"> </w:t>
      </w:r>
      <w:r w:rsidR="00387D41" w:rsidRPr="007C1D47">
        <w:rPr>
          <w:rFonts w:ascii="Times New Roman" w:hAnsi="Times New Roman" w:cs="Times New Roman"/>
        </w:rPr>
        <w:lastRenderedPageBreak/>
        <w:t xml:space="preserve">The first item from the ELBO was the the expectd log-likelihood of the observed data given the latent variables, which was </w:t>
      </w:r>
      <w:r w:rsidR="00E43B7A" w:rsidRPr="007C1D47">
        <w:rPr>
          <w:rFonts w:ascii="Times New Roman" w:hAnsi="Times New Roman" w:cs="Times New Roman"/>
        </w:rPr>
        <w:t>the generated loss:</w:t>
      </w:r>
    </w:p>
    <w:p w14:paraId="2A0955E6" w14:textId="2BD09423" w:rsidR="00E43B7A" w:rsidRPr="007C1D47" w:rsidRDefault="00000000" w:rsidP="00E43B7A">
      <w:pPr>
        <w:pStyle w:val="FirstParagraph"/>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q(z|x)</m:t>
              </m:r>
            </m:sub>
          </m:sSub>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r>
            <w:rPr>
              <w:rFonts w:ascii="Cambria Math" w:hAnsi="Cambria Math" w:cs="Times New Roman"/>
            </w:rPr>
            <m:t>= -</m:t>
          </m:r>
          <m:r>
            <w:rPr>
              <w:rFonts w:ascii="Cambria Math" w:hAnsi="Cambria Math" w:cs="Times New Roman"/>
              <w:lang w:eastAsia="zh-CN"/>
            </w:rPr>
            <m:t>SmoothL1loss(</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hint="eastAsia"/>
                      <w:lang w:eastAsia="zh-CN"/>
                    </w:rPr>
                    <m:t>X</m:t>
                  </m:r>
                </m:e>
              </m:acc>
            </m:e>
            <m:sup>
              <m:r>
                <w:rPr>
                  <w:rFonts w:ascii="Cambria Math" w:hAnsi="Cambria Math" w:cs="Times New Roman"/>
                </w:rPr>
                <m:t>perb</m:t>
              </m:r>
            </m:sup>
          </m:sSup>
          <m:r>
            <w:rPr>
              <w:rFonts w:ascii="Cambria Math" w:hAnsi="Cambria Math" w:cs="Times New Roman"/>
            </w:rPr>
            <m:t>,</m:t>
          </m:r>
          <m:sSup>
            <m:sSupPr>
              <m:ctrlPr>
                <w:rPr>
                  <w:rFonts w:ascii="Cambria Math" w:hAnsi="Cambria Math" w:cs="Times New Roman"/>
                  <w:i/>
                  <w:lang w:eastAsia="zh-CN"/>
                </w:rPr>
              </m:ctrlPr>
            </m:sSupPr>
            <m:e>
              <m:r>
                <w:rPr>
                  <w:rFonts w:ascii="Cambria Math" w:hAnsi="Cambria Math" w:cs="Times New Roman" w:hint="eastAsia"/>
                  <w:lang w:eastAsia="zh-CN"/>
                </w:rPr>
                <m:t>X</m:t>
              </m:r>
              <m:ctrlPr>
                <w:rPr>
                  <w:rFonts w:ascii="Cambria Math" w:hAnsi="Cambria Math" w:cs="Times New Roman"/>
                  <w:i/>
                </w:rPr>
              </m:ctrlPr>
            </m:e>
            <m:sup>
              <m:r>
                <w:rPr>
                  <w:rFonts w:ascii="Cambria Math" w:hAnsi="Cambria Math" w:cs="Times New Roman"/>
                  <w:lang w:eastAsia="zh-CN"/>
                </w:rPr>
                <m:t>preb</m:t>
              </m:r>
            </m:sup>
          </m:sSup>
          <m:r>
            <w:rPr>
              <w:rFonts w:ascii="Cambria Math" w:hAnsi="Cambria Math" w:cs="Times New Roman"/>
              <w:lang w:eastAsia="zh-CN"/>
            </w:rPr>
            <m:t>)</m:t>
          </m:r>
        </m:oMath>
      </m:oMathPara>
    </w:p>
    <w:p w14:paraId="70A9DD3F" w14:textId="0B10ADC7" w:rsidR="00E43B7A" w:rsidRPr="007C1D47" w:rsidRDefault="00387D41" w:rsidP="00E43B7A">
      <w:pPr>
        <w:pStyle w:val="FirstParagraph"/>
        <w:rPr>
          <w:rFonts w:ascii="Times New Roman" w:hAnsi="Times New Roman" w:cs="Times New Roman"/>
        </w:rPr>
      </w:pPr>
      <w:r w:rsidRPr="007C1D47">
        <w:rPr>
          <w:rFonts w:ascii="Times New Roman" w:hAnsi="Times New Roman" w:cs="Times New Roman"/>
        </w:rPr>
        <w:t>The second term c</w:t>
      </w:r>
      <w:r w:rsidR="007C1D47">
        <w:rPr>
          <w:rFonts w:ascii="Times New Roman" w:hAnsi="Times New Roman" w:cs="Times New Roman"/>
        </w:rPr>
        <w:t>oud</w:t>
      </w:r>
      <w:r w:rsidRPr="007C1D47">
        <w:rPr>
          <w:rFonts w:ascii="Times New Roman" w:hAnsi="Times New Roman" w:cs="Times New Roman"/>
        </w:rPr>
        <w:t xml:space="preserve"> be split into two parts. The first part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ϕ</m:t>
            </m:r>
          </m:sub>
        </m:sSub>
        <m:r>
          <w:rPr>
            <w:rFonts w:ascii="Cambria Math" w:hAnsi="Cambria Math" w:cs="Times New Roman"/>
          </w:rPr>
          <m:t>(z|x)</m:t>
        </m:r>
      </m:oMath>
      <w:r w:rsidRPr="007C1D47">
        <w:rPr>
          <w:rFonts w:ascii="Times New Roman" w:hAnsi="Times New Roman" w:cs="Times New Roman"/>
        </w:rPr>
        <w:t xml:space="preserve"> was the estimated latent distribution </w:t>
      </w:r>
      <m:oMath>
        <m:r>
          <w:rPr>
            <w:rFonts w:ascii="Cambria Math" w:hAnsi="Cambria Math" w:cs="Times New Roman"/>
          </w:rPr>
          <m:t>N(</m:t>
        </m:r>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w:rPr>
            <w:rFonts w:ascii="Cambria Math" w:hAnsi="Cambria Math" w:cs="Times New Roman"/>
          </w:rPr>
          <m:t>)</m:t>
        </m:r>
      </m:oMath>
      <w:r w:rsidR="00824A3B" w:rsidRPr="007C1D47">
        <w:rPr>
          <w:rFonts w:ascii="Times New Roman" w:hAnsi="Times New Roman" w:cs="Times New Roman"/>
        </w:rPr>
        <w:t xml:space="preserve">, which was the output from the encoders in scPerb. Followed by the standard setting in VAE, we defined the second part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N(0, I)</m:t>
        </m:r>
      </m:oMath>
      <w:r w:rsidR="00824A3B" w:rsidRPr="007C1D47">
        <w:rPr>
          <w:rFonts w:ascii="Times New Roman" w:hAnsi="Times New Roman" w:cs="Times New Roman"/>
        </w:rPr>
        <w:t xml:space="preserve">, </w:t>
      </w:r>
      <w:r w:rsidR="007C1D47">
        <w:rPr>
          <w:rFonts w:ascii="Times New Roman" w:hAnsi="Times New Roman" w:cs="Times New Roman" w:hint="eastAsia"/>
          <w:lang w:eastAsia="zh-CN"/>
        </w:rPr>
        <w:t>s</w:t>
      </w:r>
      <w:r w:rsidR="007C1D47">
        <w:rPr>
          <w:rFonts w:ascii="Times New Roman" w:hAnsi="Times New Roman" w:cs="Times New Roman"/>
          <w:lang w:eastAsia="zh-CN"/>
        </w:rPr>
        <w:t xml:space="preserve">o </w:t>
      </w:r>
      <w:r w:rsidR="00824A3B" w:rsidRPr="007C1D47">
        <w:rPr>
          <w:rFonts w:ascii="Times New Roman" w:hAnsi="Times New Roman" w:cs="Times New Roman"/>
        </w:rPr>
        <w:t xml:space="preserve">we </w:t>
      </w:r>
      <w:r w:rsidR="00E43B7A" w:rsidRPr="007C1D47">
        <w:rPr>
          <w:rFonts w:ascii="Times New Roman" w:hAnsi="Times New Roman" w:cs="Times New Roman"/>
        </w:rPr>
        <w:t>ha</w:t>
      </w:r>
      <w:r w:rsidR="007C1D47">
        <w:rPr>
          <w:rFonts w:ascii="Times New Roman" w:hAnsi="Times New Roman" w:cs="Times New Roman"/>
        </w:rPr>
        <w:t>d:</w:t>
      </w:r>
      <w:r w:rsidR="00E43B7A" w:rsidRPr="007C1D47">
        <w:rPr>
          <w:rFonts w:ascii="Times New Roman" w:hAnsi="Times New Roman" w:cs="Times New Roman"/>
        </w:rPr>
        <w:t xml:space="preserve"> </w:t>
      </w:r>
      <w:r w:rsidR="00E43B7A" w:rsidRPr="007C1D47">
        <w:rPr>
          <w:rFonts w:ascii="Cambria Math" w:hAnsi="Cambria Math" w:cs="Times New Roman"/>
          <w:i/>
        </w:rPr>
        <w:br/>
      </w:r>
      <m:oMathPara>
        <m:oMath>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r>
                <w:rPr>
                  <w:rFonts w:ascii="Cambria Math" w:hAnsi="Cambria Math"/>
                </w:rPr>
                <m:t>||p(z)</m:t>
              </m:r>
            </m:e>
          </m:d>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363091A1" w14:textId="6B59282D" w:rsidR="00F1661B" w:rsidRPr="007C1D47" w:rsidRDefault="00F1661B" w:rsidP="00B45361">
      <w:pPr>
        <w:pStyle w:val="a0"/>
        <w:jc w:val="both"/>
        <w:rPr>
          <w:rFonts w:ascii="Times New Roman" w:hAnsi="Times New Roman" w:cs="Times New Roman"/>
        </w:rPr>
      </w:pPr>
      <w:r w:rsidRPr="007C1D47">
        <w:rPr>
          <w:rFonts w:ascii="Times New Roman" w:hAnsi="Times New Roman" w:cs="Times New Roman"/>
        </w:rPr>
        <w:t>Consequently, maximizing ELBO was equal to minizing our proposed loss:</w:t>
      </w:r>
    </w:p>
    <w:p w14:paraId="5D1F4D83" w14:textId="31736D48" w:rsidR="00F10C32" w:rsidRPr="007C1D47" w:rsidRDefault="00000000" w:rsidP="00B45361">
      <w:pPr>
        <w:pStyle w:val="a0"/>
        <w:jc w:val="both"/>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max</m:t>
              </m:r>
            </m:fName>
            <m:e>
              <m:r>
                <w:rPr>
                  <w:rFonts w:ascii="Cambria Math" w:hAnsi="Cambria Math" w:cs="Times New Roman"/>
                </w:rPr>
                <m:t>ELBO</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ax</m:t>
              </m:r>
            </m:fName>
            <m:e>
              <m:eqArr>
                <m:eqArrPr>
                  <m:ctrlPr>
                    <w:rPr>
                      <w:rFonts w:ascii="Cambria Math" w:hAnsi="Cambria Math" w:cs="Times New Roman"/>
                      <w:i/>
                    </w:rPr>
                  </m:ctrlPr>
                </m:eqArrPr>
                <m:e>
                  <m:d>
                    <m:dPr>
                      <m:ctrlPr>
                        <w:rPr>
                          <w:rFonts w:ascii="Cambria Math" w:hAnsi="Cambria Math" w:cs="Times New Roman"/>
                          <w:i/>
                        </w:rPr>
                      </m:ctrlPr>
                    </m:dPr>
                    <m:e>
                      <m:r>
                        <w:rPr>
                          <w:rFonts w:ascii="Cambria Math" w:hAnsi="Cambria Math" w:cs="Times New Roman"/>
                        </w:rPr>
                        <m:t>-</m:t>
                      </m:r>
                      <m:r>
                        <w:rPr>
                          <w:rFonts w:ascii="Cambria Math" w:hAnsi="Cambria Math" w:cs="Times New Roman"/>
                          <w:lang w:eastAsia="zh-CN"/>
                        </w:rPr>
                        <m:t>SmoothL1loss</m:t>
                      </m:r>
                      <m:d>
                        <m:dPr>
                          <m:ctrlPr>
                            <w:rPr>
                              <w:rFonts w:ascii="Cambria Math" w:hAnsi="Cambria Math" w:cs="Times New Roman"/>
                              <w:i/>
                              <w:lang w:eastAsia="zh-CN"/>
                            </w:rPr>
                          </m:ctrlPr>
                        </m:dP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hint="eastAsia"/>
                                      <w:lang w:eastAsia="zh-CN"/>
                                    </w:rPr>
                                    <m:t>X</m:t>
                                  </m:r>
                                </m:e>
                              </m:acc>
                            </m:e>
                            <m:sup>
                              <m:r>
                                <w:rPr>
                                  <w:rFonts w:ascii="Cambria Math" w:hAnsi="Cambria Math" w:cs="Times New Roman"/>
                                </w:rPr>
                                <m:t>perb</m:t>
                              </m:r>
                            </m:sup>
                          </m:sSup>
                          <m:r>
                            <w:rPr>
                              <w:rFonts w:ascii="Cambria Math" w:hAnsi="Cambria Math" w:cs="Times New Roman"/>
                            </w:rPr>
                            <m:t>,</m:t>
                          </m:r>
                          <m:sSup>
                            <m:sSupPr>
                              <m:ctrlPr>
                                <w:rPr>
                                  <w:rFonts w:ascii="Cambria Math" w:hAnsi="Cambria Math" w:cs="Times New Roman"/>
                                  <w:i/>
                                  <w:lang w:eastAsia="zh-CN"/>
                                </w:rPr>
                              </m:ctrlPr>
                            </m:sSupPr>
                            <m:e>
                              <m:r>
                                <w:rPr>
                                  <w:rFonts w:ascii="Cambria Math" w:hAnsi="Cambria Math" w:cs="Times New Roman" w:hint="eastAsia"/>
                                  <w:lang w:eastAsia="zh-CN"/>
                                </w:rPr>
                                <m:t>X</m:t>
                              </m:r>
                              <m:ctrlPr>
                                <w:rPr>
                                  <w:rFonts w:ascii="Cambria Math" w:hAnsi="Cambria Math" w:cs="Times New Roman"/>
                                  <w:i/>
                                </w:rPr>
                              </m:ctrlPr>
                            </m:e>
                            <m:sup>
                              <m:r>
                                <w:rPr>
                                  <w:rFonts w:ascii="Cambria Math" w:hAnsi="Cambria Math" w:cs="Times New Roman"/>
                                  <w:lang w:eastAsia="zh-CN"/>
                                </w:rPr>
                                <m:t>preb</m:t>
                              </m:r>
                            </m:sup>
                          </m:sSup>
                        </m:e>
                      </m:d>
                      <m:r>
                        <w:rPr>
                          <w:rFonts w:ascii="Cambria Math" w:hAnsi="Cambria Math" w:cs="Times New Roman"/>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ctrlPr>
                        <w:rPr>
                          <w:rFonts w:ascii="Cambria Math" w:hAnsi="Cambria Math" w:cs="Times New Roman"/>
                          <w:i/>
                          <w:lang w:eastAsia="zh-CN"/>
                        </w:rPr>
                      </m:ctrlPr>
                    </m:e>
                  </m:d>
                  <m:ctrlPr>
                    <w:rPr>
                      <w:rFonts w:ascii="Cambria Math" w:hAnsi="Cambria Math" w:cs="Times New Roman"/>
                      <w:i/>
                      <w:lang w:eastAsia="zh-CN"/>
                    </w:rPr>
                  </m:ctrlPr>
                </m:e>
                <m:e>
                  <m:r>
                    <w:rPr>
                      <w:rFonts w:ascii="Cambria Math" w:hAnsi="Cambria Math" w:cs="Times New Roman"/>
                      <w:lang w:eastAsia="zh-CN"/>
                    </w:rPr>
                    <m:t xml:space="preserve"> </m:t>
                  </m:r>
                  <m:ctrlPr>
                    <w:rPr>
                      <w:rFonts w:ascii="Cambria Math" w:hAnsi="Cambria Math" w:cs="Times New Roman"/>
                      <w:i/>
                      <w:lang w:eastAsia="zh-CN"/>
                    </w:rPr>
                  </m:ctrlPr>
                </m:e>
              </m:eqArr>
            </m:e>
          </m:func>
        </m:oMath>
      </m:oMathPara>
    </w:p>
    <w:p w14:paraId="51DC8E79" w14:textId="48A3FEAC" w:rsidR="00F1661B" w:rsidRPr="007C1D47" w:rsidRDefault="00F10C32" w:rsidP="00B45361">
      <w:pPr>
        <w:pStyle w:val="a0"/>
        <w:jc w:val="both"/>
        <w:rPr>
          <w:rFonts w:ascii="Times New Roman" w:hAnsi="Times New Roman" w:cs="Times New Roman"/>
        </w:rPr>
      </w:pPr>
      <m:oMathPara>
        <m:oMath>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r>
                <w:rPr>
                  <w:rFonts w:ascii="Cambria Math" w:hAnsi="Cambria Math" w:cs="Times New Roman"/>
                </w:rPr>
                <m:t>(</m:t>
              </m:r>
              <m:r>
                <w:rPr>
                  <w:rFonts w:ascii="Cambria Math" w:hAnsi="Cambria Math" w:cs="Times New Roman"/>
                  <w:lang w:eastAsia="zh-CN"/>
                </w:rPr>
                <m:t>SmoothL1loss</m:t>
              </m:r>
              <m:d>
                <m:dPr>
                  <m:ctrlPr>
                    <w:rPr>
                      <w:rFonts w:ascii="Cambria Math" w:hAnsi="Cambria Math" w:cs="Times New Roman"/>
                      <w:i/>
                      <w:lang w:eastAsia="zh-CN"/>
                    </w:rPr>
                  </m:ctrlPr>
                </m:dP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hint="eastAsia"/>
                              <w:lang w:eastAsia="zh-CN"/>
                            </w:rPr>
                            <m:t>X</m:t>
                          </m:r>
                        </m:e>
                      </m:acc>
                    </m:e>
                    <m:sup>
                      <m:r>
                        <w:rPr>
                          <w:rFonts w:ascii="Cambria Math" w:hAnsi="Cambria Math" w:cs="Times New Roman"/>
                        </w:rPr>
                        <m:t>perb</m:t>
                      </m:r>
                    </m:sup>
                  </m:sSup>
                  <m:r>
                    <w:rPr>
                      <w:rFonts w:ascii="Cambria Math" w:hAnsi="Cambria Math" w:cs="Times New Roman"/>
                    </w:rPr>
                    <m:t>,</m:t>
                  </m:r>
                  <m:sSup>
                    <m:sSupPr>
                      <m:ctrlPr>
                        <w:rPr>
                          <w:rFonts w:ascii="Cambria Math" w:hAnsi="Cambria Math" w:cs="Times New Roman"/>
                          <w:i/>
                          <w:lang w:eastAsia="zh-CN"/>
                        </w:rPr>
                      </m:ctrlPr>
                    </m:sSupPr>
                    <m:e>
                      <m:r>
                        <w:rPr>
                          <w:rFonts w:ascii="Cambria Math" w:hAnsi="Cambria Math" w:cs="Times New Roman" w:hint="eastAsia"/>
                          <w:lang w:eastAsia="zh-CN"/>
                        </w:rPr>
                        <m:t>X</m:t>
                      </m:r>
                      <m:ctrlPr>
                        <w:rPr>
                          <w:rFonts w:ascii="Cambria Math" w:hAnsi="Cambria Math" w:cs="Times New Roman"/>
                          <w:i/>
                        </w:rPr>
                      </m:ctrlPr>
                    </m:e>
                    <m:sup>
                      <m:r>
                        <w:rPr>
                          <w:rFonts w:ascii="Cambria Math" w:hAnsi="Cambria Math" w:cs="Times New Roman"/>
                          <w:lang w:eastAsia="zh-CN"/>
                        </w:rPr>
                        <m:t>preb</m:t>
                      </m:r>
                    </m:sup>
                  </m:sSup>
                </m:e>
              </m:d>
              <m:r>
                <w:rPr>
                  <w:rFonts w:ascii="Cambria Math" w:hAnsi="Cambria Math" w:cs="Times New Roman"/>
                </w:rPr>
                <m:t>+ 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r>
                <w:rPr>
                  <w:rFonts w:ascii="Cambria Math" w:hAnsi="Cambria Math" w:cs="Times New Roman"/>
                </w:rPr>
                <m:t>)</m:t>
              </m:r>
            </m:e>
          </m:func>
          <m:r>
            <m:rPr>
              <m:sty m:val="p"/>
            </m:rPr>
            <w:rPr>
              <w:rFonts w:ascii="Times New Roman" w:hAnsi="Times New Roman" w:cs="Times New Roman"/>
            </w:rPr>
            <w:br/>
          </m:r>
        </m:oMath>
      </m:oMathPara>
    </w:p>
    <w:p w14:paraId="19FE41BE" w14:textId="19E763A4" w:rsidR="00B111E8" w:rsidRPr="007C1D47" w:rsidRDefault="00F1661B" w:rsidP="00B45361">
      <w:pPr>
        <w:pStyle w:val="a0"/>
        <w:jc w:val="both"/>
        <w:rPr>
          <w:rFonts w:ascii="Times New Roman" w:hAnsi="Times New Roman" w:cs="Times New Roman"/>
        </w:rPr>
      </w:pPr>
      <w:r w:rsidRPr="007C1D47">
        <w:rPr>
          <w:rFonts w:ascii="Times New Roman" w:hAnsi="Times New Roman" w:cs="Times New Roman"/>
        </w:rPr>
        <w:t xml:space="preserve"> </w:t>
      </w:r>
      <w:r w:rsidR="001F60FD" w:rsidRPr="007C1D47">
        <w:rPr>
          <w:rFonts w:ascii="Times New Roman" w:hAnsi="Times New Roman" w:cs="Times New Roman"/>
        </w:rPr>
        <w:t>Therefore, we denoted our Generated Loss and KLloss as:</w:t>
      </w:r>
    </w:p>
    <w:p w14:paraId="3D8F0DAF" w14:textId="020911DB" w:rsidR="00AA340F" w:rsidRPr="007C1D47" w:rsidRDefault="0054427E" w:rsidP="00AA340F">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1025F803" w14:textId="557972B7" w:rsidR="00B111E8" w:rsidRPr="007C1D47" w:rsidRDefault="00B111E8" w:rsidP="00B5533C">
      <w:pPr>
        <w:pStyle w:val="FirstParagraph"/>
        <w:rPr>
          <w:rFonts w:ascii="Times New Roman" w:hAnsi="Times New Roman" w:cs="Times New Roman"/>
        </w:rPr>
      </w:pPr>
      <m:oMathPara>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47C83E45" w14:textId="29092386" w:rsidR="00693535" w:rsidRPr="007C1D47" w:rsidRDefault="00693535" w:rsidP="008E5D3F">
      <w:pPr>
        <w:pStyle w:val="a0"/>
        <w:rPr>
          <w:rFonts w:ascii="Times New Roman" w:hAnsi="Times New Roman" w:cs="Times New Roman"/>
        </w:rPr>
      </w:pPr>
      <w:r w:rsidRPr="007C1D47">
        <w:rPr>
          <w:rFonts w:ascii="Times New Roman" w:hAnsi="Times New Roman" w:cs="Times New Roman"/>
        </w:rPr>
        <w:t>Where KL divergence c</w:t>
      </w:r>
      <w:r w:rsidR="007C1D47">
        <w:rPr>
          <w:rFonts w:ascii="Times New Roman" w:hAnsi="Times New Roman" w:cs="Times New Roman"/>
        </w:rPr>
        <w:t>ould</w:t>
      </w:r>
      <w:r w:rsidRPr="007C1D47">
        <w:rPr>
          <w:rFonts w:ascii="Times New Roman" w:hAnsi="Times New Roman" w:cs="Times New Roman"/>
        </w:rPr>
        <w:t xml:space="preserve"> be calculated by:</w:t>
      </w:r>
    </w:p>
    <w:p w14:paraId="13C6A730" w14:textId="2F32B7F7" w:rsidR="002A5BA1" w:rsidRPr="0087301F" w:rsidRDefault="002A5BA1" w:rsidP="008E5D3F">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7E060B42" w14:textId="77777777" w:rsidR="00AC6938" w:rsidRPr="0087301F" w:rsidRDefault="00AC6938" w:rsidP="00401D1F">
      <w:pPr>
        <w:pStyle w:val="2"/>
      </w:pPr>
      <w:bookmarkStart w:id="15" w:name="loss-function"/>
      <w:bookmarkStart w:id="16" w:name="_Toc145366084"/>
      <w:r w:rsidRPr="0087301F">
        <w:t>Loss function</w:t>
      </w:r>
      <w:bookmarkEnd w:id="15"/>
      <w:bookmarkEnd w:id="16"/>
    </w:p>
    <w:p w14:paraId="48EADB9C" w14:textId="0AF9F094"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 xml:space="preserve">The objective functions </w:t>
      </w:r>
      <w:r w:rsidR="002A5BA1" w:rsidRPr="0087301F">
        <w:rPr>
          <w:rFonts w:ascii="Times New Roman" w:hAnsi="Times New Roman" w:cs="Times New Roman"/>
        </w:rPr>
        <w:t>were</w:t>
      </w:r>
      <w:r w:rsidRPr="0087301F">
        <w:rPr>
          <w:rFonts w:ascii="Times New Roman" w:hAnsi="Times New Roman" w:cs="Times New Roman"/>
        </w:rPr>
        <w:t xml:space="preserve"> combined with the Generated loss, Style Loss, and the KL regulation terms.</w:t>
      </w:r>
    </w:p>
    <w:p w14:paraId="6389DAC6" w14:textId="3262F6A0"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17" w:name="datasets-and-preprocess"/>
      <w:bookmarkEnd w:id="0"/>
    </w:p>
    <w:p w14:paraId="3A9ACAF3" w14:textId="69117034" w:rsidR="00AC6938" w:rsidRPr="0087301F" w:rsidRDefault="00ED63CB" w:rsidP="00401D1F">
      <w:pPr>
        <w:pStyle w:val="1"/>
      </w:pPr>
      <w:bookmarkStart w:id="18" w:name="_Toc145366085"/>
      <w:r w:rsidRPr="0087301F">
        <w:t>DATASETS AND PREPROCESS</w:t>
      </w:r>
      <w:bookmarkEnd w:id="18"/>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w:t>
      </w:r>
      <w:r w:rsidR="00C820B0" w:rsidRPr="0087301F">
        <w:rPr>
          <w:rFonts w:ascii="Times New Roman" w:hAnsi="Times New Roman" w:cs="Times New Roman"/>
          <w:lang w:eastAsia="zh-CN"/>
        </w:rPr>
        <w:lastRenderedPageBreak/>
        <w:t>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Harber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r w:rsidR="00C90502" w:rsidRPr="0087301F">
        <w:rPr>
          <w:rFonts w:ascii="Times New Roman" w:hAnsi="Times New Roman" w:cs="Times New Roman"/>
          <w:i/>
          <w:iCs/>
          <w:lang w:eastAsia="zh-CN"/>
        </w:rPr>
        <w:t>H.poly</w:t>
      </w:r>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r w:rsidR="00AE77B2" w:rsidRPr="0087301F">
        <w:rPr>
          <w:rFonts w:ascii="Times New Roman" w:hAnsi="Times New Roman" w:cs="Times New Roman"/>
          <w:i/>
          <w:iCs/>
          <w:lang w:eastAsia="zh-CN"/>
        </w:rPr>
        <w:t>H.poly</w:t>
      </w:r>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conditions during subsequent analyses. By doing such data 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19" w:name="_Toc145366086"/>
      <w:bookmarkStart w:id="20" w:name="statistics-and-reproduction"/>
      <w:bookmarkEnd w:id="17"/>
      <w:r w:rsidRPr="0087301F">
        <w:t>STATISTICS AND REPRODUCIBILITY</w:t>
      </w:r>
      <w:bookmarkEnd w:id="19"/>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scPerb,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Through these analyses, we aimed to assess the accuracy and performance of our ScPerb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1" w:name="results"/>
      <w:bookmarkEnd w:id="20"/>
    </w:p>
    <w:p w14:paraId="65D9AB5C" w14:textId="66AD7F78" w:rsidR="00AC6938" w:rsidRPr="0087301F" w:rsidRDefault="005C2DC1" w:rsidP="00CD30EB">
      <w:pPr>
        <w:pStyle w:val="1"/>
        <w:rPr>
          <w:lang w:eastAsia="zh-CN"/>
        </w:rPr>
      </w:pPr>
      <w:bookmarkStart w:id="22" w:name="_Toc145366087"/>
      <w:commentRangeStart w:id="23"/>
      <w:r w:rsidRPr="0087301F">
        <w:t>RESULTS</w:t>
      </w:r>
      <w:commentRangeEnd w:id="23"/>
      <w:r w:rsidR="003F422B" w:rsidRPr="0087301F">
        <w:rPr>
          <w:rStyle w:val="af5"/>
        </w:rPr>
        <w:commentReference w:id="23"/>
      </w:r>
      <w:bookmarkStart w:id="24" w:name="X8413851427e63b698c6e4060b7879dd4e97734a"/>
      <w:bookmarkEnd w:id="22"/>
    </w:p>
    <w:p w14:paraId="2517B8E4" w14:textId="3A77E17D" w:rsidR="00CB5083" w:rsidRPr="0087301F" w:rsidRDefault="00CB5083" w:rsidP="00401D1F">
      <w:pPr>
        <w:pStyle w:val="2"/>
      </w:pPr>
      <w:bookmarkStart w:id="25" w:name="_Toc145366088"/>
      <w:r w:rsidRPr="0087301F">
        <w:t>scPerb outperforms other benchmarks</w:t>
      </w:r>
      <w:bookmarkEnd w:id="25"/>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scPerb,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r w:rsidR="00D042B0" w:rsidRPr="0087301F">
        <w:rPr>
          <w:rFonts w:ascii="Times New Roman" w:hAnsi="Times New Roman" w:cs="Times New Roman"/>
        </w:rPr>
        <w:t xml:space="preserve">scPerb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r w:rsidR="00E26DA1" w:rsidRPr="0087301F">
        <w:rPr>
          <w:rFonts w:ascii="Times New Roman" w:hAnsi="Times New Roman" w:cs="Times New Roman"/>
        </w:rPr>
        <w:t>scGen</w:t>
      </w:r>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r w:rsidR="00E26DA1" w:rsidRPr="0087301F">
        <w:rPr>
          <w:rFonts w:ascii="Times New Roman" w:hAnsi="Times New Roman" w:cs="Times New Roman"/>
        </w:rPr>
        <w:t>stGAN, and sc-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w:t>
      </w:r>
      <w:r w:rsidR="00A40394" w:rsidRPr="0087301F">
        <w:rPr>
          <w:rFonts w:ascii="Times New Roman" w:hAnsi="Times New Roman" w:cs="Times New Roman"/>
        </w:rPr>
        <w:lastRenderedPageBreak/>
        <w:t>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r w:rsidRPr="0087301F">
        <w:rPr>
          <w:rFonts w:ascii="Times New Roman" w:hAnsi="Times New Roman" w:cs="Times New Roman"/>
          <w:i/>
          <w:iCs/>
        </w:rPr>
        <w:t>H.poly</w:t>
      </w:r>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r w:rsidR="00BA1FAC" w:rsidRPr="0087301F">
        <w:rPr>
          <w:rFonts w:ascii="Times New Roman" w:hAnsi="Times New Roman" w:cs="Times New Roman"/>
          <w:i/>
          <w:iCs/>
        </w:rPr>
        <w:t>H.poly</w:t>
      </w:r>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verall result of scPerb.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r w:rsidR="00D61347" w:rsidRPr="0087301F">
        <w:t>ing</w:t>
      </w:r>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scPerb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Th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lastRenderedPageBreak/>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6"/>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6"/>
      <w:r w:rsidR="007C11F1" w:rsidRPr="0087301F">
        <w:rPr>
          <w:rStyle w:val="af5"/>
        </w:rPr>
        <w:commentReference w:id="26"/>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7"/>
      <w:r w:rsidR="00ED52A3" w:rsidRPr="0087301F">
        <w:rPr>
          <w:rFonts w:ascii="Times New Roman" w:hAnsi="Times New Roman" w:cs="Times New Roman"/>
          <w:b/>
          <w:bCs/>
          <w:lang w:eastAsia="zh-CN"/>
        </w:rPr>
        <w:t>2a</w:t>
      </w:r>
      <w:commentRangeEnd w:id="27"/>
      <w:r w:rsidR="00F3611B" w:rsidRPr="0087301F">
        <w:rPr>
          <w:rStyle w:val="af5"/>
        </w:rPr>
        <w:commentReference w:id="27"/>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r w:rsidR="00446A3C" w:rsidRPr="0087301F">
        <w:rPr>
          <w:rFonts w:ascii="Times New Roman" w:hAnsi="Times New Roman" w:cs="Times New Roman"/>
          <w:lang w:eastAsia="zh-CN"/>
        </w:rPr>
        <w:t xml:space="preserve">scPerb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r w:rsidR="00921950" w:rsidRPr="0087301F">
        <w:rPr>
          <w:rFonts w:ascii="Times New Roman" w:hAnsi="Times New Roman" w:cs="Times New Roman"/>
          <w:lang w:eastAsia="zh-CN"/>
        </w:rPr>
        <w:t xml:space="preserve">scGen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scG</w:t>
      </w:r>
      <w:r w:rsidR="00921950" w:rsidRPr="0087301F">
        <w:rPr>
          <w:rFonts w:ascii="Times New Roman" w:hAnsi="Times New Roman" w:cs="Times New Roman"/>
          <w:lang w:eastAsia="zh-CN"/>
        </w:rPr>
        <w:t>en</w:t>
      </w:r>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stGAN </w:t>
      </w:r>
      <w:r w:rsidR="00BE080B" w:rsidRPr="0087301F">
        <w:rPr>
          <w:rFonts w:ascii="Times New Roman" w:hAnsi="Times New Roman" w:cs="Times New Roman"/>
          <w:lang w:eastAsia="zh-CN"/>
        </w:rPr>
        <w:t xml:space="preserve">and sc-wGAN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scPerb</w:t>
      </w:r>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score, followed by the scG</w:t>
      </w:r>
      <w:r w:rsidR="00921950" w:rsidRPr="0087301F">
        <w:rPr>
          <w:rFonts w:ascii="Times New Roman" w:hAnsi="Times New Roman" w:cs="Times New Roman"/>
          <w:lang w:eastAsia="zh-CN"/>
        </w:rPr>
        <w:t>en</w:t>
      </w:r>
      <w:r w:rsidR="00CB7283" w:rsidRPr="0087301F">
        <w:rPr>
          <w:rFonts w:ascii="Times New Roman" w:hAnsi="Times New Roman" w:cs="Times New Roman"/>
          <w:lang w:eastAsia="zh-CN"/>
        </w:rPr>
        <w:t xml:space="preserve">,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scPerb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scPerb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than scG</w:t>
      </w:r>
      <w:r w:rsidR="005F4EC6" w:rsidRPr="0087301F">
        <w:rPr>
          <w:rFonts w:ascii="Times New Roman" w:hAnsi="Times New Roman" w:cs="Times New Roman"/>
          <w:lang w:eastAsia="zh-CN"/>
        </w:rPr>
        <w:t>en</w:t>
      </w:r>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CVAE, stGAN, and sc-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scPerb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we illustrated the prediction of our scPerb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r w:rsidR="001F5C6D" w:rsidRPr="0087301F">
        <w:rPr>
          <w:rFonts w:ascii="Times New Roman" w:hAnsi="Times New Roman" w:cs="Times New Roman"/>
          <w:lang w:eastAsia="zh-CN"/>
        </w:rPr>
        <w:t xml:space="preserve">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scG</w:t>
      </w:r>
      <w:r w:rsidR="005F4EC6" w:rsidRPr="0087301F">
        <w:rPr>
          <w:rFonts w:ascii="Times New Roman" w:hAnsi="Times New Roman" w:cs="Times New Roman"/>
          <w:lang w:eastAsia="zh-CN"/>
        </w:rPr>
        <w:t>en</w:t>
      </w:r>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scPerb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8"/>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8"/>
      <w:r w:rsidR="00E56FDA" w:rsidRPr="0087301F">
        <w:rPr>
          <w:rStyle w:val="af5"/>
        </w:rPr>
        <w:commentReference w:id="28"/>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29"/>
      <w:r w:rsidRPr="0087301F">
        <w:rPr>
          <w:rFonts w:ascii="Times New Roman" w:hAnsi="Times New Roman" w:cs="Times New Roman"/>
          <w:color w:val="000000" w:themeColor="text1"/>
          <w:lang w:eastAsia="zh-CN"/>
        </w:rPr>
        <w:t xml:space="preserve"> </w:t>
      </w:r>
      <w:commentRangeEnd w:id="29"/>
      <w:r w:rsidR="00970F70" w:rsidRPr="0087301F">
        <w:rPr>
          <w:rStyle w:val="af5"/>
          <w:color w:val="000000" w:themeColor="text1"/>
        </w:rPr>
        <w:commentReference w:id="29"/>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The scG</w:t>
      </w:r>
      <w:r w:rsidR="009C51CA" w:rsidRPr="0087301F">
        <w:rPr>
          <w:rFonts w:ascii="Times New Roman" w:hAnsi="Times New Roman" w:cs="Times New Roman"/>
          <w:color w:val="000000" w:themeColor="text1"/>
          <w:lang w:eastAsia="zh-CN"/>
        </w:rPr>
        <w:t>en</w:t>
      </w:r>
      <w:r w:rsidRPr="0087301F">
        <w:rPr>
          <w:rFonts w:ascii="Times New Roman" w:hAnsi="Times New Roman" w:cs="Times New Roman"/>
          <w:color w:val="000000" w:themeColor="text1"/>
          <w:lang w:eastAsia="zh-CN"/>
        </w:rPr>
        <w:t xml:space="preserve"> and sc-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0"/>
      <w:commentRangeStart w:id="31"/>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0"/>
      <w:r w:rsidR="008866CD" w:rsidRPr="0087301F">
        <w:rPr>
          <w:rStyle w:val="af5"/>
        </w:rPr>
        <w:commentReference w:id="30"/>
      </w:r>
      <w:commentRangeEnd w:id="31"/>
      <w:r w:rsidR="00644E32" w:rsidRPr="0087301F">
        <w:rPr>
          <w:rStyle w:val="af5"/>
        </w:rPr>
        <w:commentReference w:id="31"/>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stGAN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most of the predictions in 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 xml:space="preserve">erb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2"/>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r w:rsidRPr="0087301F">
        <w:rPr>
          <w:rFonts w:ascii="Times New Roman" w:hAnsi="Times New Roman" w:cs="Times New Roman"/>
          <w:color w:val="000000" w:themeColor="text1"/>
          <w:lang w:eastAsia="zh-CN"/>
        </w:rPr>
        <w:t xml:space="preserve"> </w:t>
      </w:r>
      <w:commentRangeEnd w:id="32"/>
      <w:r w:rsidR="008A46AD" w:rsidRPr="0087301F">
        <w:rPr>
          <w:rStyle w:val="af5"/>
        </w:rPr>
        <w:commentReference w:id="32"/>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 xml:space="preserve">GAN responded to the high gene expressions while the predictions in sc-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scPerb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lastRenderedPageBreak/>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scPerb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dataset. To be more specific, scG</w:t>
      </w:r>
      <w:r w:rsidR="009C51CA" w:rsidRPr="0087301F">
        <w:rPr>
          <w:rFonts w:ascii="Times New Roman" w:hAnsi="Times New Roman" w:cs="Times New Roman"/>
          <w:color w:val="000000" w:themeColor="text1"/>
          <w:lang w:eastAsia="zh-CN"/>
        </w:rPr>
        <w:t>en</w:t>
      </w:r>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3" w:name="scperb-outperforms-other-benchmarkers"/>
      <w:bookmarkEnd w:id="24"/>
    </w:p>
    <w:p w14:paraId="17B6C7A5" w14:textId="015C6DEB" w:rsidR="009D6125" w:rsidRPr="0087301F" w:rsidRDefault="009D6125" w:rsidP="00401D1F">
      <w:pPr>
        <w:pStyle w:val="2"/>
      </w:pPr>
      <w:bookmarkStart w:id="34" w:name="_Toc145366089"/>
      <w:r w:rsidRPr="0087301F">
        <w:t>scPerb is an innovative generative model that can accurately predict single-cell perturbation responses.</w:t>
      </w:r>
      <w:bookmarkEnd w:id="34"/>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esult of scPerb in PBMC-Zheng dataset.</w:t>
      </w:r>
      <w:r w:rsidR="009D6125" w:rsidRPr="0087301F">
        <w:rPr>
          <w:b/>
          <w:bCs/>
        </w:rPr>
        <w:t xml:space="preserve"> a, </w:t>
      </w:r>
      <w:r w:rsidR="009D6125" w:rsidRPr="0087301F">
        <w:t>The grouped boxplot showed the result of scPerb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w:t>
      </w:r>
      <w:r w:rsidR="009D6125" w:rsidRPr="0087301F">
        <w:lastRenderedPageBreak/>
        <w:t xml:space="preserve">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r w:rsidRPr="0087301F">
        <w:rPr>
          <w:rFonts w:ascii="Times New Roman" w:hAnsi="Times New Roman" w:cs="Times New Roman"/>
          <w:lang w:eastAsia="zh-CN"/>
        </w:rPr>
        <w:t>scPerb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scPerb 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scPerb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scPerb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showed that the predicted gene expression from scPerb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5" w:name="X0f860db57c69307004e1ad1675050c652cd5a10"/>
      <w:bookmarkEnd w:id="33"/>
    </w:p>
    <w:p w14:paraId="356BD9DF" w14:textId="3F3211BE" w:rsidR="00271C5B" w:rsidRPr="0087301F" w:rsidRDefault="00AC6938" w:rsidP="00401D1F">
      <w:pPr>
        <w:pStyle w:val="2"/>
      </w:pPr>
      <w:bookmarkStart w:id="36" w:name="_Toc145366090"/>
      <w:r w:rsidRPr="0087301F">
        <w:lastRenderedPageBreak/>
        <w:t>scPerb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6"/>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esult of scPerb in PBMC-Kang dataset.</w:t>
      </w:r>
      <w:r w:rsidR="00916013" w:rsidRPr="0087301F">
        <w:rPr>
          <w:b/>
          <w:bCs/>
        </w:rPr>
        <w:t xml:space="preserve"> a</w:t>
      </w:r>
      <w:r w:rsidR="00916013" w:rsidRPr="0087301F">
        <w:t xml:space="preserve">, </w:t>
      </w:r>
      <w:r w:rsidR="00024F67" w:rsidRPr="0087301F">
        <w:t>This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b</w:t>
      </w:r>
      <w:r w:rsidR="00916013" w:rsidRPr="0087301F">
        <w:t>,</w:t>
      </w:r>
      <w:r w:rsidR="00916013" w:rsidRPr="0087301F">
        <w:rPr>
          <w:b/>
          <w:bCs/>
        </w:rPr>
        <w:t>c</w:t>
      </w:r>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scPerb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r w:rsidRPr="0087301F">
        <w:rPr>
          <w:rFonts w:ascii="Times New Roman" w:hAnsi="Times New Roman" w:cs="Times New Roman"/>
        </w:rPr>
        <w:t>scPerb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scPerb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r w:rsidRPr="0087301F">
        <w:rPr>
          <w:rFonts w:ascii="Times New Roman" w:hAnsi="Times New Roman" w:cs="Times New Roman"/>
          <w:lang w:eastAsia="zh-CN"/>
        </w:rPr>
        <w:t>st</w:t>
      </w:r>
      <w:r w:rsidRPr="0087301F">
        <w:rPr>
          <w:rFonts w:ascii="Times New Roman" w:hAnsi="Times New Roman" w:cs="Times New Roman"/>
        </w:rPr>
        <w:t>GAN with 0.42 and sc-WGAN with 0.12 (</w:t>
      </w:r>
      <w:r w:rsidRPr="0087301F">
        <w:rPr>
          <w:rFonts w:ascii="Times New Roman" w:hAnsi="Times New Roman" w:cs="Times New Roman"/>
          <w:b/>
          <w:bCs/>
        </w:rPr>
        <w:t>Fig. 4a</w:t>
      </w:r>
      <w:r w:rsidRPr="0087301F">
        <w:rPr>
          <w:rFonts w:ascii="Times New Roman" w:hAnsi="Times New Roman" w:cs="Times New Roman"/>
        </w:rPr>
        <w:t>). Moreover, scPerb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r w:rsidRPr="0087301F">
        <w:rPr>
          <w:rFonts w:ascii="Times New Roman" w:hAnsi="Times New Roman" w:cs="Times New Roman"/>
        </w:rPr>
        <w:lastRenderedPageBreak/>
        <w:t>scG</w:t>
      </w:r>
      <w:r w:rsidR="00E744E8" w:rsidRPr="0087301F">
        <w:rPr>
          <w:rFonts w:ascii="Times New Roman" w:hAnsi="Times New Roman" w:cs="Times New Roman"/>
        </w:rPr>
        <w:t>en</w:t>
      </w:r>
      <w:r w:rsidRPr="0087301F">
        <w:rPr>
          <w:rFonts w:ascii="Times New Roman" w:hAnsi="Times New Roman" w:cs="Times New Roman"/>
        </w:rPr>
        <w:t xml:space="preserve">,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scG</w:t>
      </w:r>
      <w:r w:rsidR="00E744E8" w:rsidRPr="0087301F">
        <w:rPr>
          <w:rFonts w:ascii="Times New Roman" w:hAnsi="Times New Roman" w:cs="Times New Roman"/>
        </w:rPr>
        <w:t>en</w:t>
      </w:r>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r w:rsidR="00E744E8" w:rsidRPr="0087301F">
        <w:rPr>
          <w:rFonts w:ascii="Times New Roman" w:hAnsi="Times New Roman" w:cs="Times New Roman"/>
        </w:rPr>
        <w:t>st</w:t>
      </w:r>
      <w:r w:rsidRPr="0087301F">
        <w:rPr>
          <w:rFonts w:ascii="Times New Roman" w:hAnsi="Times New Roman" w:cs="Times New Roman"/>
        </w:rPr>
        <w:t xml:space="preserve">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scPerb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only scPerb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s no statistically significant difference between the prediction of scPerb and the ground truth; however, all other methods including scG</w:t>
      </w:r>
      <w:r w:rsidR="00D05BAC" w:rsidRPr="0087301F">
        <w:rPr>
          <w:rFonts w:ascii="Times New Roman" w:hAnsi="Times New Roman" w:cs="Times New Roman"/>
        </w:rPr>
        <w:t>en</w:t>
      </w:r>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scPerb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1"/>
      <w:bookmarkEnd w:id="35"/>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scPerb in the </w:t>
      </w:r>
      <w:r w:rsidRPr="0087301F">
        <w:rPr>
          <w:b/>
          <w:bCs/>
          <w:i/>
          <w:iCs/>
        </w:rPr>
        <w:t>H</w:t>
      </w:r>
      <w:r w:rsidR="00637D4C" w:rsidRPr="0087301F">
        <w:rPr>
          <w:b/>
          <w:bCs/>
          <w:i/>
          <w:iCs/>
        </w:rPr>
        <w:t>.</w:t>
      </w:r>
      <w:r w:rsidRPr="0087301F">
        <w:rPr>
          <w:b/>
          <w:bCs/>
          <w:i/>
          <w:iCs/>
        </w:rPr>
        <w:t>poly</w:t>
      </w:r>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perbu</w:t>
      </w:r>
      <w:r w:rsidR="008C3555" w:rsidRPr="0087301F">
        <w:t>tated (orange dots), and predicted (green dots) condition of all the methods.</w:t>
      </w:r>
    </w:p>
    <w:p w14:paraId="46C31FAB" w14:textId="362C2A93" w:rsidR="00AC6938" w:rsidRPr="0087301F" w:rsidRDefault="00AC6938" w:rsidP="00401D1F">
      <w:pPr>
        <w:pStyle w:val="2"/>
      </w:pPr>
      <w:bookmarkStart w:id="37" w:name="_Toc145366091"/>
      <w:r w:rsidRPr="0087301F">
        <w:lastRenderedPageBreak/>
        <w:t>scPerb has robust results across different datasets</w:t>
      </w:r>
      <w:bookmarkEnd w:id="37"/>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the hpoly</w:t>
      </w:r>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r w:rsidR="00B41540" w:rsidRPr="0087301F">
        <w:rPr>
          <w:rFonts w:ascii="Times New Roman" w:hAnsi="Times New Roman" w:cs="Times New Roman"/>
          <w:color w:val="000000" w:themeColor="text1"/>
        </w:rPr>
        <w:t xml:space="preserve">scPerb </w:t>
      </w:r>
      <w:r w:rsidR="00637D4C" w:rsidRPr="0087301F">
        <w:rPr>
          <w:rFonts w:ascii="Times New Roman" w:hAnsi="Times New Roman" w:cs="Times New Roman"/>
          <w:color w:val="000000" w:themeColor="text1"/>
        </w:rPr>
        <w:t xml:space="preserve">maintained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r w:rsidRPr="0087301F">
        <w:rPr>
          <w:rFonts w:ascii="Times New Roman" w:hAnsi="Times New Roman" w:cs="Times New Roman"/>
          <w:color w:val="000000" w:themeColor="text1"/>
        </w:rPr>
        <w:t xml:space="preserve"> dataset, scPerb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r w:rsidR="00C1021D" w:rsidRPr="0087301F">
        <w:rPr>
          <w:rFonts w:ascii="Times New Roman" w:hAnsi="Times New Roman" w:cs="Times New Roman"/>
        </w:rPr>
        <w:t>scG</w:t>
      </w:r>
      <w:r w:rsidR="00AD4256" w:rsidRPr="0087301F">
        <w:rPr>
          <w:rFonts w:ascii="Times New Roman" w:hAnsi="Times New Roman" w:cs="Times New Roman"/>
        </w:rPr>
        <w:t>en</w:t>
      </w:r>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scG</w:t>
      </w:r>
      <w:r w:rsidR="00AD4256" w:rsidRPr="0087301F">
        <w:rPr>
          <w:rFonts w:ascii="Times New Roman" w:hAnsi="Times New Roman" w:cs="Times New Roman"/>
        </w:rPr>
        <w:t>en</w:t>
      </w:r>
      <w:r w:rsidR="00C50CEB" w:rsidRPr="0087301F">
        <w:rPr>
          <w:rFonts w:ascii="Times New Roman" w:hAnsi="Times New Roman" w:cs="Times New Roman"/>
        </w:rPr>
        <w:t xml:space="preserve">=0.95, CVAE=0.93), much better than </w:t>
      </w:r>
      <w:r w:rsidR="00C1021D" w:rsidRPr="0087301F">
        <w:rPr>
          <w:rFonts w:ascii="Times New Roman" w:hAnsi="Times New Roman" w:cs="Times New Roman"/>
        </w:rPr>
        <w:t>stGAN and sc-WGAN</w:t>
      </w:r>
      <w:r w:rsidR="00C50CEB" w:rsidRPr="0087301F">
        <w:rPr>
          <w:rFonts w:ascii="Times New Roman" w:hAnsi="Times New Roman" w:cs="Times New Roman"/>
        </w:rPr>
        <w:t xml:space="preserve"> (stGAN=0.38, sc-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scPerb</w:t>
      </w:r>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scG</w:t>
      </w:r>
      <w:r w:rsidR="005F4EC6" w:rsidRPr="0087301F">
        <w:rPr>
          <w:rFonts w:ascii="Times New Roman" w:hAnsi="Times New Roman" w:cs="Times New Roman"/>
        </w:rPr>
        <w:t>en</w:t>
      </w:r>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scPerb, scGen, CVAE) had a much better result than GAN-based methods (sc-WGAN, stGAN).</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scPerb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r w:rsidR="005C1BB0" w:rsidRPr="0087301F">
        <w:rPr>
          <w:rFonts w:ascii="Times New Roman" w:hAnsi="Times New Roman" w:cs="Times New Roman"/>
        </w:rPr>
        <w:t>scPerb</w:t>
      </w:r>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scG</w:t>
      </w:r>
      <w:r w:rsidR="005F4EC6" w:rsidRPr="0087301F">
        <w:rPr>
          <w:rFonts w:ascii="Times New Roman" w:hAnsi="Times New Roman" w:cs="Times New Roman"/>
        </w:rPr>
        <w:t>en</w:t>
      </w:r>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scPerb made better predictions in this dataset, especially in </w:t>
      </w:r>
      <w:r w:rsidR="005C1BB0" w:rsidRPr="0087301F">
        <w:rPr>
          <w:rFonts w:ascii="Times New Roman" w:hAnsi="Times New Roman" w:cs="Times New Roman"/>
        </w:rPr>
        <w:t xml:space="preserve">the Enterocyte.Progenitor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 to the control dataset (blue dot). For the other benchmarks, the VAE-base methods, scG</w:t>
      </w:r>
      <w:r w:rsidR="00AD4256" w:rsidRPr="0087301F">
        <w:rPr>
          <w:rFonts w:ascii="Times New Roman" w:hAnsi="Times New Roman" w:cs="Times New Roman"/>
        </w:rPr>
        <w:t>en</w:t>
      </w:r>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stGAN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sc-wGAN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8" w:name="_Toc145366092"/>
      <w:r w:rsidRPr="0087301F">
        <w:t>DISCUSSION</w:t>
      </w:r>
      <w:bookmarkEnd w:id="38"/>
    </w:p>
    <w:p w14:paraId="1F69037E" w14:textId="078D1C90" w:rsidR="00D258F9" w:rsidRPr="0087301F" w:rsidRDefault="00D258F9" w:rsidP="00274AE8">
      <w:pPr>
        <w:jc w:val="both"/>
        <w:rPr>
          <w:rFonts w:ascii="Times New Roman" w:hAnsi="Times New Roman" w:cs="Times New Roman"/>
        </w:rPr>
      </w:pPr>
      <w:r w:rsidRPr="0087301F">
        <w:rPr>
          <w:rFonts w:ascii="Times New Roman" w:hAnsi="Times New Roman" w:cs="Times New Roman"/>
        </w:rPr>
        <w:t xml:space="preserve">scPerb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dataset. The encoder of scPerb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scPerb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scPerb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scPerb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scPerb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r w:rsidR="00D631C6" w:rsidRPr="0087301F">
        <w:rPr>
          <w:rFonts w:ascii="Times New Roman" w:hAnsi="Times New Roman" w:cs="Times New Roman"/>
        </w:rPr>
        <w:t>principle</w:t>
      </w:r>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scPerb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39"/>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r w:rsidRPr="0087301F">
        <w:rPr>
          <w:rFonts w:ascii="Times New Roman" w:hAnsi="Times New Roman" w:cs="Times New Roman"/>
          <w:i/>
          <w:iCs/>
        </w:rPr>
        <w:t>H.poly</w:t>
      </w:r>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r w:rsidR="00E274ED" w:rsidRPr="0087301F">
        <w:rPr>
          <w:rFonts w:ascii="Times New Roman" w:hAnsi="Times New Roman" w:cs="Times New Roman"/>
          <w:i/>
          <w:iCs/>
        </w:rPr>
        <w:t>H.poly</w:t>
      </w:r>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scPerb makes predictions slightly worse than scGen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scGen results in 0.89 while scPerb only results in 0.87. Note that scGen only calculates a fixed liner vector while scPerb uses style transfer, in this case, the problem of “overfitting” exists. </w:t>
      </w:r>
      <w:r w:rsidR="00713497" w:rsidRPr="0087301F">
        <w:rPr>
          <w:rFonts w:ascii="Times New Roman" w:hAnsi="Times New Roman" w:cs="Times New Roman"/>
        </w:rPr>
        <w:t xml:space="preserve">However, such cases are very rare and scPerb can still outcompete “simple” methods like scGen in other cases when the data is small. In Tuft cells, also one of the cell types containing the fewest cells in the </w:t>
      </w:r>
      <w:r w:rsidR="00713497" w:rsidRPr="0087301F">
        <w:rPr>
          <w:rFonts w:ascii="Times New Roman" w:hAnsi="Times New Roman" w:cs="Times New Roman"/>
          <w:i/>
          <w:iCs/>
        </w:rPr>
        <w:t xml:space="preserve">H.poly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scPerb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result further proves the predictive power of scPerb.</w:t>
      </w:r>
      <w:commentRangeEnd w:id="39"/>
      <w:r w:rsidR="00B523DA" w:rsidRPr="0087301F">
        <w:rPr>
          <w:rStyle w:val="af5"/>
        </w:rPr>
        <w:commentReference w:id="39"/>
      </w:r>
    </w:p>
    <w:p w14:paraId="53E320A9" w14:textId="280A60EE" w:rsidR="00D631C6" w:rsidRPr="0087301F" w:rsidRDefault="00F92106" w:rsidP="00401D1F">
      <w:pPr>
        <w:pStyle w:val="1"/>
      </w:pPr>
      <w:bookmarkStart w:id="40" w:name="_Toc145366093"/>
      <w:commentRangeStart w:id="41"/>
      <w:commentRangeStart w:id="42"/>
      <w:commentRangeStart w:id="43"/>
      <w:r w:rsidRPr="0087301F">
        <w:t>ACKNOWLEDGMENT</w:t>
      </w:r>
      <w:commentRangeEnd w:id="41"/>
      <w:r w:rsidR="0004793B" w:rsidRPr="0087301F">
        <w:rPr>
          <w:rStyle w:val="af5"/>
        </w:rPr>
        <w:commentReference w:id="41"/>
      </w:r>
      <w:commentRangeEnd w:id="42"/>
      <w:r w:rsidR="008866CD" w:rsidRPr="0087301F">
        <w:rPr>
          <w:rStyle w:val="af5"/>
        </w:rPr>
        <w:commentReference w:id="42"/>
      </w:r>
      <w:commentRangeEnd w:id="43"/>
      <w:r w:rsidR="00D868C8" w:rsidRPr="0087301F">
        <w:rPr>
          <w:rStyle w:val="af5"/>
          <w:rFonts w:asciiTheme="minorHAnsi" w:eastAsiaTheme="minorEastAsia" w:hAnsiTheme="minorHAnsi" w:cstheme="minorBidi"/>
          <w:b w:val="0"/>
          <w:bCs w:val="0"/>
          <w:color w:val="auto"/>
        </w:rPr>
        <w:commentReference w:id="43"/>
      </w:r>
      <w:bookmarkEnd w:id="40"/>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scRNA-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scGen, one of our benchmarking, shared their codes, so Prof. Song recommended I start from there and build up the pipeline step by step. Together, we downloaded the dataset rewrote the TensorFlow codes into the PyTorch-style code, and regenerated the performance as the paper described. scGen was a top journal paper published in Nature Methods, and this paper provides solid results predicting the effect of perturbation which was hard to improve. However, when I rewrote the codes, I found that scGen was using a fixed linear transformation matrix to transfer the control cells into the perturbed samples. From my perspective, scGen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4" w:name="_Toc145366094"/>
      <w:r w:rsidRPr="0087301F">
        <w:rPr>
          <w:lang w:eastAsia="zh-CN"/>
        </w:rPr>
        <w:lastRenderedPageBreak/>
        <w:t>REFERENCE</w:t>
      </w:r>
      <w:bookmarkEnd w:id="44"/>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Is it possible to change stim to perb</w:t>
      </w:r>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23" w:author="Qianqian Song" w:date="2023-08-28T00:14:00Z" w:initials="QS">
    <w:p w14:paraId="43B31280" w14:textId="138CD1A1" w:rsidR="003F422B" w:rsidRDefault="003F422B" w:rsidP="00A60BB9">
      <w:r>
        <w:rPr>
          <w:rStyle w:val="af5"/>
        </w:rPr>
        <w:annotationRef/>
      </w:r>
      <w:r>
        <w:rPr>
          <w:sz w:val="20"/>
          <w:szCs w:val="20"/>
        </w:rPr>
        <w:t>Add Figure legends under each Figure</w:t>
      </w:r>
    </w:p>
  </w:comment>
  <w:comment w:id="26"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7"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8"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29"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0"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1" w:author="Qianqian Song" w:date="2023-09-10T15:02:00Z" w:initials="QS">
    <w:p w14:paraId="09E97C9B" w14:textId="77777777" w:rsidR="00644E32" w:rsidRDefault="00644E32" w:rsidP="006B7B19">
      <w:r>
        <w:rPr>
          <w:rStyle w:val="af5"/>
        </w:rPr>
        <w:annotationRef/>
      </w:r>
      <w:r>
        <w:rPr>
          <w:sz w:val="20"/>
          <w:szCs w:val="20"/>
        </w:rPr>
        <w:t>Okay</w:t>
      </w:r>
    </w:p>
  </w:comment>
  <w:comment w:id="32"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39"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1"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2"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3"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AAA81" w14:textId="77777777" w:rsidR="00736247" w:rsidRDefault="00736247">
      <w:pPr>
        <w:spacing w:after="0"/>
      </w:pPr>
      <w:r>
        <w:separator/>
      </w:r>
    </w:p>
  </w:endnote>
  <w:endnote w:type="continuationSeparator" w:id="0">
    <w:p w14:paraId="12B718F5" w14:textId="77777777" w:rsidR="00736247" w:rsidRDefault="007362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BBF24" w14:textId="77777777" w:rsidR="00736247" w:rsidRDefault="00736247">
      <w:r>
        <w:separator/>
      </w:r>
    </w:p>
  </w:footnote>
  <w:footnote w:type="continuationSeparator" w:id="0">
    <w:p w14:paraId="1981E661" w14:textId="77777777" w:rsidR="00736247" w:rsidRDefault="007362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6373"/>
    <w:rsid w:val="000B06EC"/>
    <w:rsid w:val="000B0D34"/>
    <w:rsid w:val="000B174E"/>
    <w:rsid w:val="000B2F76"/>
    <w:rsid w:val="000B3647"/>
    <w:rsid w:val="000B3CB9"/>
    <w:rsid w:val="000B5242"/>
    <w:rsid w:val="000B5381"/>
    <w:rsid w:val="000B546D"/>
    <w:rsid w:val="000B6108"/>
    <w:rsid w:val="000B6758"/>
    <w:rsid w:val="000B7FB7"/>
    <w:rsid w:val="000C0784"/>
    <w:rsid w:val="000C1F59"/>
    <w:rsid w:val="000C24C0"/>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4757"/>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37E"/>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0FD"/>
    <w:rsid w:val="001F6A71"/>
    <w:rsid w:val="001F6E84"/>
    <w:rsid w:val="001F709D"/>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69F7"/>
    <w:rsid w:val="00220B60"/>
    <w:rsid w:val="0022241C"/>
    <w:rsid w:val="0022293E"/>
    <w:rsid w:val="00223AD4"/>
    <w:rsid w:val="00224E05"/>
    <w:rsid w:val="0022640C"/>
    <w:rsid w:val="002269AA"/>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58"/>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2264"/>
    <w:rsid w:val="003827B9"/>
    <w:rsid w:val="00382EEF"/>
    <w:rsid w:val="003830E2"/>
    <w:rsid w:val="00383B9D"/>
    <w:rsid w:val="00383D14"/>
    <w:rsid w:val="00383D8F"/>
    <w:rsid w:val="00383EA0"/>
    <w:rsid w:val="0038477D"/>
    <w:rsid w:val="00384CFF"/>
    <w:rsid w:val="00385402"/>
    <w:rsid w:val="00386EA4"/>
    <w:rsid w:val="003871BA"/>
    <w:rsid w:val="00387D41"/>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3D1C"/>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22"/>
    <w:rsid w:val="00402CE6"/>
    <w:rsid w:val="00403F17"/>
    <w:rsid w:val="00403F61"/>
    <w:rsid w:val="0040477C"/>
    <w:rsid w:val="00405AA2"/>
    <w:rsid w:val="00405B22"/>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0E9A"/>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381"/>
    <w:rsid w:val="00574725"/>
    <w:rsid w:val="00575338"/>
    <w:rsid w:val="005755DA"/>
    <w:rsid w:val="0057671B"/>
    <w:rsid w:val="00576A95"/>
    <w:rsid w:val="00577135"/>
    <w:rsid w:val="005804D1"/>
    <w:rsid w:val="00580B30"/>
    <w:rsid w:val="005813D0"/>
    <w:rsid w:val="00581A38"/>
    <w:rsid w:val="00582AE2"/>
    <w:rsid w:val="00582F94"/>
    <w:rsid w:val="00584074"/>
    <w:rsid w:val="0058557B"/>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837"/>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868"/>
    <w:rsid w:val="00653E45"/>
    <w:rsid w:val="00653EB6"/>
    <w:rsid w:val="00654233"/>
    <w:rsid w:val="00654E59"/>
    <w:rsid w:val="00656E6A"/>
    <w:rsid w:val="00656F0E"/>
    <w:rsid w:val="00657429"/>
    <w:rsid w:val="00657A4A"/>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3535"/>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B91"/>
    <w:rsid w:val="006E1F8D"/>
    <w:rsid w:val="006E2548"/>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6247"/>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D47"/>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D3B"/>
    <w:rsid w:val="007E5F55"/>
    <w:rsid w:val="007E601A"/>
    <w:rsid w:val="007E688D"/>
    <w:rsid w:val="007E730B"/>
    <w:rsid w:val="007E73FC"/>
    <w:rsid w:val="007F0B9B"/>
    <w:rsid w:val="007F0E1B"/>
    <w:rsid w:val="007F18C0"/>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54F8"/>
    <w:rsid w:val="00815BD6"/>
    <w:rsid w:val="00816331"/>
    <w:rsid w:val="008177F5"/>
    <w:rsid w:val="008178E7"/>
    <w:rsid w:val="00817A74"/>
    <w:rsid w:val="00817F59"/>
    <w:rsid w:val="00820066"/>
    <w:rsid w:val="00820F5D"/>
    <w:rsid w:val="0082134A"/>
    <w:rsid w:val="008214EA"/>
    <w:rsid w:val="00822A02"/>
    <w:rsid w:val="00824A3B"/>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623"/>
    <w:rsid w:val="0084288D"/>
    <w:rsid w:val="00842936"/>
    <w:rsid w:val="00843E3E"/>
    <w:rsid w:val="00844572"/>
    <w:rsid w:val="00844AA2"/>
    <w:rsid w:val="00844B6A"/>
    <w:rsid w:val="00844E64"/>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7B2"/>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5F0"/>
    <w:rsid w:val="00910839"/>
    <w:rsid w:val="009112E9"/>
    <w:rsid w:val="00911976"/>
    <w:rsid w:val="009124B6"/>
    <w:rsid w:val="00913215"/>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528C"/>
    <w:rsid w:val="00985BAF"/>
    <w:rsid w:val="0098636F"/>
    <w:rsid w:val="00986E7A"/>
    <w:rsid w:val="00987037"/>
    <w:rsid w:val="00987297"/>
    <w:rsid w:val="009874FC"/>
    <w:rsid w:val="00987915"/>
    <w:rsid w:val="00987B58"/>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313D"/>
    <w:rsid w:val="009E377C"/>
    <w:rsid w:val="009E3787"/>
    <w:rsid w:val="009E38C2"/>
    <w:rsid w:val="009E3DCB"/>
    <w:rsid w:val="009E432F"/>
    <w:rsid w:val="009E4649"/>
    <w:rsid w:val="009E4DC1"/>
    <w:rsid w:val="009E4E20"/>
    <w:rsid w:val="009E5355"/>
    <w:rsid w:val="009E7C95"/>
    <w:rsid w:val="009F2228"/>
    <w:rsid w:val="009F42AE"/>
    <w:rsid w:val="009F47BE"/>
    <w:rsid w:val="009F48D7"/>
    <w:rsid w:val="009F5DE6"/>
    <w:rsid w:val="009F6655"/>
    <w:rsid w:val="009F673A"/>
    <w:rsid w:val="009F678E"/>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5F62"/>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A6AF4"/>
    <w:rsid w:val="00AB02EA"/>
    <w:rsid w:val="00AB0A3C"/>
    <w:rsid w:val="00AB0AA6"/>
    <w:rsid w:val="00AB0F5B"/>
    <w:rsid w:val="00AB1688"/>
    <w:rsid w:val="00AB1AE8"/>
    <w:rsid w:val="00AB2420"/>
    <w:rsid w:val="00AB2930"/>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B008A3"/>
    <w:rsid w:val="00B013A3"/>
    <w:rsid w:val="00B015CD"/>
    <w:rsid w:val="00B01EA1"/>
    <w:rsid w:val="00B02298"/>
    <w:rsid w:val="00B025E0"/>
    <w:rsid w:val="00B02F9A"/>
    <w:rsid w:val="00B03E6B"/>
    <w:rsid w:val="00B053D9"/>
    <w:rsid w:val="00B06574"/>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69"/>
    <w:rsid w:val="00BF3F69"/>
    <w:rsid w:val="00BF4904"/>
    <w:rsid w:val="00BF49BC"/>
    <w:rsid w:val="00BF59E0"/>
    <w:rsid w:val="00BF5FE8"/>
    <w:rsid w:val="00BF6165"/>
    <w:rsid w:val="00BF6954"/>
    <w:rsid w:val="00C00DEB"/>
    <w:rsid w:val="00C00E0D"/>
    <w:rsid w:val="00C01850"/>
    <w:rsid w:val="00C01C08"/>
    <w:rsid w:val="00C03EA0"/>
    <w:rsid w:val="00C040CD"/>
    <w:rsid w:val="00C0464B"/>
    <w:rsid w:val="00C04907"/>
    <w:rsid w:val="00C04A6D"/>
    <w:rsid w:val="00C05073"/>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D27"/>
    <w:rsid w:val="00E14086"/>
    <w:rsid w:val="00E1425C"/>
    <w:rsid w:val="00E1447A"/>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999"/>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B7A"/>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E050B"/>
    <w:rsid w:val="00EE0B2D"/>
    <w:rsid w:val="00EE18D0"/>
    <w:rsid w:val="00EE1993"/>
    <w:rsid w:val="00EE1B47"/>
    <w:rsid w:val="00EE33FA"/>
    <w:rsid w:val="00EE404D"/>
    <w:rsid w:val="00EE48EB"/>
    <w:rsid w:val="00EE48ED"/>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0C32"/>
    <w:rsid w:val="00F11140"/>
    <w:rsid w:val="00F114E7"/>
    <w:rsid w:val="00F12131"/>
    <w:rsid w:val="00F13DBF"/>
    <w:rsid w:val="00F1445F"/>
    <w:rsid w:val="00F14941"/>
    <w:rsid w:val="00F1495D"/>
    <w:rsid w:val="00F14CBD"/>
    <w:rsid w:val="00F14FB3"/>
    <w:rsid w:val="00F159A8"/>
    <w:rsid w:val="00F1661B"/>
    <w:rsid w:val="00F16E1E"/>
    <w:rsid w:val="00F21BB4"/>
    <w:rsid w:val="00F21E7D"/>
    <w:rsid w:val="00F21FDF"/>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25A"/>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67A5"/>
    <w:rsid w:val="00FC6AED"/>
    <w:rsid w:val="00FC711B"/>
    <w:rsid w:val="00FD1EA2"/>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7D7C8-550F-0747-B536-4EB6872508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11404</Words>
  <Characters>6500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5</cp:revision>
  <dcterms:created xsi:type="dcterms:W3CDTF">2023-09-12T03:28:00Z</dcterms:created>
  <dcterms:modified xsi:type="dcterms:W3CDTF">2023-09-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y fmtid="{D5CDD505-2E9C-101B-9397-08002B2CF9AE}" pid="9" name="grammarly_documentId">
    <vt:lpwstr>documentId_9950</vt:lpwstr>
  </property>
  <property fmtid="{D5CDD505-2E9C-101B-9397-08002B2CF9AE}" pid="10" name="grammarly_documentContext">
    <vt:lpwstr>{"goals":[],"domain":"general","emotions":[],"dialect":"american"}</vt:lpwstr>
  </property>
</Properties>
</file>